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BFFD1" w14:textId="1C288252" w:rsidR="004A21EA" w:rsidRPr="00956CD4" w:rsidRDefault="004A21EA">
      <w:pPr>
        <w:rPr>
          <w:b/>
          <w:bCs/>
          <w:sz w:val="28"/>
          <w:szCs w:val="28"/>
        </w:rPr>
      </w:pPr>
      <w:r w:rsidRPr="00956CD4">
        <w:rPr>
          <w:b/>
          <w:bCs/>
          <w:sz w:val="28"/>
          <w:szCs w:val="28"/>
        </w:rPr>
        <w:t>Oppgave 1</w:t>
      </w:r>
    </w:p>
    <w:p w14:paraId="591C3C95" w14:textId="01608C4E" w:rsidR="004A21EA" w:rsidRDefault="004A21EA">
      <w:r>
        <w:t>100-200 ord</w:t>
      </w:r>
    </w:p>
    <w:p w14:paraId="0EB12063" w14:textId="77777777" w:rsidR="00956CD4" w:rsidRDefault="00956CD4" w:rsidP="00956CD4">
      <w:pPr>
        <w:pStyle w:val="NormalWeb"/>
      </w:pPr>
      <w:r>
        <w:rPr>
          <w:rStyle w:val="Sterk"/>
        </w:rPr>
        <w:t>Spørsmål:</w:t>
      </w:r>
      <w:r>
        <w:t xml:space="preserve"> Beskriv hvordan ulikheten og veksten i inntekter utviklet seg i 1920-årene sammenlignet med øvrige perioder.</w:t>
      </w:r>
    </w:p>
    <w:p w14:paraId="3C342E29" w14:textId="77777777" w:rsidR="00956CD4" w:rsidRDefault="00956CD4" w:rsidP="00956CD4">
      <w:pPr>
        <w:pStyle w:val="NormalWeb"/>
      </w:pPr>
      <w:r>
        <w:rPr>
          <w:rStyle w:val="Sterk"/>
        </w:rPr>
        <w:t>Hint.</w:t>
      </w:r>
      <w:r>
        <w:t xml:space="preserve"> Det kan være nyttig å endre koden for å se nærmere på bestemte tidsintervaller.</w:t>
      </w:r>
    </w:p>
    <w:p w14:paraId="38DBBD93" w14:textId="643343B9" w:rsidR="00956CD4" w:rsidRDefault="00956CD4" w:rsidP="00956CD4">
      <w:pPr>
        <w:pStyle w:val="NormalWeb"/>
      </w:pPr>
      <w:r>
        <w:rPr>
          <w:rStyle w:val="Sterk"/>
        </w:rPr>
        <w:t>Merknad:</w:t>
      </w:r>
      <w:r>
        <w:t xml:space="preserve"> Anta at estimatet av BNP og </w:t>
      </w:r>
      <w:proofErr w:type="spellStart"/>
      <w:r>
        <w:t>Gini</w:t>
      </w:r>
      <w:proofErr w:type="spellEnd"/>
      <w:r>
        <w:t xml:space="preserve">-koeffisienten i figuren er sann. Det er ikke nødvendig å diskutere metoden Norges Bank og Modalsli, Aaberge og Atkinson (2021) har brukt til å estimere BNP og </w:t>
      </w:r>
      <w:proofErr w:type="spellStart"/>
      <w:r>
        <w:t>Gini</w:t>
      </w:r>
      <w:proofErr w:type="spellEnd"/>
      <w:r>
        <w:t>-koeffisienten eller den statistiske usikkerheten rundt estimatet.</w:t>
      </w:r>
    </w:p>
    <w:p w14:paraId="2CC3322E" w14:textId="309F57C9" w:rsidR="00CB25BF" w:rsidRDefault="00D9128A" w:rsidP="00956CD4">
      <w:pPr>
        <w:pStyle w:val="NormalWeb"/>
      </w:pPr>
      <w:bookmarkStart w:id="0" w:name="_Hlk121391870"/>
      <w:r>
        <w:t>For å se på u</w:t>
      </w:r>
      <w:r w:rsidR="00CB25BF">
        <w:t>likheten i inntekter i Norge i 1920-årene</w:t>
      </w:r>
      <w:r>
        <w:t xml:space="preserve">, er GINI-koeffisienten et effektivt mål å bruke. </w:t>
      </w:r>
      <w:proofErr w:type="spellStart"/>
      <w:r>
        <w:t>Gini</w:t>
      </w:r>
      <w:proofErr w:type="spellEnd"/>
      <w:r>
        <w:t xml:space="preserve">-koeffisientene </w:t>
      </w:r>
      <w:r>
        <w:t xml:space="preserve">er en ulikhetsindikator som </w:t>
      </w:r>
      <w:r>
        <w:t>viser inntektsforskjeller summert for hele befolkningen på en skala fra 0 (likhet) til 1 (ulikhet)</w:t>
      </w:r>
      <w:r>
        <w:t>. Vi ser at i</w:t>
      </w:r>
      <w:r w:rsidR="00DE1C9A">
        <w:t>nntektsulikheten i Norge i 1920-årene</w:t>
      </w:r>
      <w:r>
        <w:t>,</w:t>
      </w:r>
      <w:r w:rsidR="00DE1C9A">
        <w:t xml:space="preserve"> var relativt stabil. </w:t>
      </w:r>
      <w:proofErr w:type="spellStart"/>
      <w:r w:rsidR="00DE1C9A">
        <w:t>Gini</w:t>
      </w:r>
      <w:proofErr w:type="spellEnd"/>
      <w:r w:rsidR="00DE1C9A">
        <w:t>-</w:t>
      </w:r>
      <w:r w:rsidR="0010708F">
        <w:t>koeffisienten</w:t>
      </w:r>
      <w:r w:rsidR="00DE1C9A">
        <w:t xml:space="preserve"> </w:t>
      </w:r>
      <w:r>
        <w:t>endret seg fra</w:t>
      </w:r>
      <w:r w:rsidR="00DE1C9A">
        <w:t xml:space="preserve"> 0,5</w:t>
      </w:r>
      <w:r>
        <w:t>6</w:t>
      </w:r>
      <w:r w:rsidR="00DE1C9A">
        <w:t xml:space="preserve"> til 0,5</w:t>
      </w:r>
      <w:r>
        <w:t>7</w:t>
      </w:r>
      <w:r w:rsidR="00DE1C9A">
        <w:t>, som forteller os</w:t>
      </w:r>
      <w:r>
        <w:t>s at inntektsulikheten endret seg</w:t>
      </w:r>
      <w:r w:rsidR="00FA24E1">
        <w:t xml:space="preserve"> lite</w:t>
      </w:r>
      <w:r>
        <w:t xml:space="preserve">. </w:t>
      </w:r>
      <w:proofErr w:type="spellStart"/>
      <w:r w:rsidR="00FA24E1">
        <w:t>Gini</w:t>
      </w:r>
      <w:proofErr w:type="spellEnd"/>
      <w:r w:rsidR="00FA24E1">
        <w:t xml:space="preserve">-koeffisienten vokset derimot mye fra 1914-1918. Da </w:t>
      </w:r>
      <w:r w:rsidR="001F57EE">
        <w:t xml:space="preserve">økte </w:t>
      </w:r>
      <w:r w:rsidR="00FA24E1">
        <w:t xml:space="preserve">den </w:t>
      </w:r>
      <w:r w:rsidR="001F57EE">
        <w:t xml:space="preserve">fra ca. 0,56, og </w:t>
      </w:r>
      <w:r w:rsidR="00DE1C9A">
        <w:t>toppet ut rundt 1918 på nesten 0,65</w:t>
      </w:r>
      <w:r>
        <w:t xml:space="preserve">. </w:t>
      </w:r>
    </w:p>
    <w:p w14:paraId="7A7DFBA6" w14:textId="77777777" w:rsidR="00FA24E1" w:rsidRDefault="00D9128A" w:rsidP="00956CD4">
      <w:pPr>
        <w:pStyle w:val="NormalWeb"/>
      </w:pPr>
      <w:r>
        <w:t xml:space="preserve">Når vi sammenligner utviklingen i inntektsulikheten i 1920-årene, med hele perioden fra </w:t>
      </w:r>
      <w:r w:rsidR="001F57EE">
        <w:t>1875 til 2017</w:t>
      </w:r>
      <w:r>
        <w:t>,</w:t>
      </w:r>
      <w:r w:rsidR="001F57EE">
        <w:t xml:space="preserve"> ser vi at GINI-koeffisienten</w:t>
      </w:r>
      <w:r>
        <w:t>, på den ene siden,</w:t>
      </w:r>
      <w:r w:rsidR="001F57EE">
        <w:t xml:space="preserve"> er relativt høy i 1920-årene</w:t>
      </w:r>
      <w:r>
        <w:t xml:space="preserve">. På den andre siden utviklet </w:t>
      </w:r>
      <w:r w:rsidR="00FA24E1">
        <w:t xml:space="preserve">den seg lite sammenlignet med andre perioder, som for eksempel i perioden 1940-1950. </w:t>
      </w:r>
    </w:p>
    <w:p w14:paraId="1E894977" w14:textId="1D53FBA9" w:rsidR="001F57EE" w:rsidRPr="001F57EE" w:rsidRDefault="0010708F" w:rsidP="00956CD4">
      <w:pPr>
        <w:pStyle w:val="NormalWeb"/>
      </w:pPr>
      <w:r>
        <w:t>Bruttonasjonalprodukt et relevant mål å bruke når man ser på tilstanden og utviklingen i et lands inntekter. BNP</w:t>
      </w:r>
      <w:r w:rsidRPr="001F57EE">
        <w:t xml:space="preserve"> </w:t>
      </w:r>
      <w:r>
        <w:t xml:space="preserve">er summen av alle varer og tjenester produsert, i et land, og vil altså </w:t>
      </w:r>
      <w:r w:rsidRPr="001F57EE">
        <w:t>fortelle</w:t>
      </w:r>
      <w:r>
        <w:t xml:space="preserve"> noe om </w:t>
      </w:r>
      <w:r>
        <w:t>inntektene til Norge</w:t>
      </w:r>
      <w:r>
        <w:t xml:space="preserve">. </w:t>
      </w:r>
      <w:r w:rsidR="001F57EE">
        <w:t>Inntektsveksten i Norge i 1920-årene var totalt sett økende</w:t>
      </w:r>
      <w:r>
        <w:t>.</w:t>
      </w:r>
      <w:r w:rsidR="001F57EE">
        <w:t xml:space="preserve"> </w:t>
      </w:r>
      <w:r w:rsidR="00FA24E1">
        <w:t xml:space="preserve">Den relative økningen i BNP, har i perioden 1817 til 2017 </w:t>
      </w:r>
      <w:r>
        <w:t xml:space="preserve">også </w:t>
      </w:r>
      <w:r w:rsidR="00FA24E1">
        <w:t>vært jevnt økende</w:t>
      </w:r>
      <w:r>
        <w:t>, til tross for at d</w:t>
      </w:r>
      <w:r w:rsidR="00FA24E1">
        <w:t>en relative veksten i inntekter</w:t>
      </w:r>
      <w:r w:rsidR="00C111F8">
        <w:t xml:space="preserve"> har</w:t>
      </w:r>
      <w:r>
        <w:t>,</w:t>
      </w:r>
      <w:r w:rsidR="00FA24E1">
        <w:t xml:space="preserve"> </w:t>
      </w:r>
      <w:r w:rsidR="00AA01D8">
        <w:t>i noen perioder</w:t>
      </w:r>
      <w:r>
        <w:t xml:space="preserve">, </w:t>
      </w:r>
      <w:r w:rsidR="00AA01D8">
        <w:t>vært negativ</w:t>
      </w:r>
      <w:r>
        <w:t xml:space="preserve">. </w:t>
      </w:r>
      <w:r w:rsidR="00AA01D8">
        <w:t xml:space="preserve"> som for eksempel fra ca.1920 til 1925. </w:t>
      </w:r>
      <w:r w:rsidR="00FA24E1">
        <w:t xml:space="preserve"> </w:t>
      </w:r>
      <w:r w:rsidR="001F57EE" w:rsidRPr="001F57EE">
        <w:t>I 1920 var BNP per person</w:t>
      </w:r>
      <w:r w:rsidR="001F57EE">
        <w:t xml:space="preserve">, på omtrent 10,6 </w:t>
      </w:r>
      <w:r w:rsidR="00D31C23">
        <w:t>milliarder kr</w:t>
      </w:r>
      <w:r w:rsidR="0099607F">
        <w:t>. Den økte til 10,9 milliarder i 1930.</w:t>
      </w:r>
    </w:p>
    <w:p w14:paraId="6FF330D3" w14:textId="23881E52" w:rsidR="004A21EA" w:rsidRDefault="001F57EE" w:rsidP="0099607F">
      <w:pPr>
        <w:pStyle w:val="NormalWeb"/>
      </w:pPr>
      <w:r>
        <w:t xml:space="preserve">Den årlige endringen i inntekter i Norge i 1920-årene var svært volatil, altså den svingte mye. </w:t>
      </w:r>
      <w:r w:rsidR="0099607F">
        <w:t>I 1920 var den årlige endringen i BNP på 5%. I 1921 var den årlige endringen på -11%, før den økte med 9% i 1922. Etter disse volatile årene, fikk man flere år med en økning i BNP.</w:t>
      </w:r>
    </w:p>
    <w:bookmarkEnd w:id="0"/>
    <w:p w14:paraId="4570A8F3" w14:textId="77777777" w:rsidR="00C458A7" w:rsidRDefault="00C458A7">
      <w:pPr>
        <w:rPr>
          <w:b/>
          <w:bCs/>
          <w:sz w:val="28"/>
          <w:szCs w:val="28"/>
        </w:rPr>
      </w:pPr>
    </w:p>
    <w:p w14:paraId="58342DEB" w14:textId="77777777" w:rsidR="00C458A7" w:rsidRDefault="00C458A7">
      <w:pPr>
        <w:rPr>
          <w:b/>
          <w:bCs/>
          <w:sz w:val="28"/>
          <w:szCs w:val="28"/>
        </w:rPr>
      </w:pPr>
    </w:p>
    <w:p w14:paraId="7A4C683D" w14:textId="77777777" w:rsidR="00C458A7" w:rsidRDefault="00C458A7">
      <w:pPr>
        <w:rPr>
          <w:b/>
          <w:bCs/>
          <w:sz w:val="28"/>
          <w:szCs w:val="28"/>
        </w:rPr>
      </w:pPr>
    </w:p>
    <w:p w14:paraId="418E659B" w14:textId="77777777" w:rsidR="00C458A7" w:rsidRDefault="00C458A7">
      <w:pPr>
        <w:rPr>
          <w:b/>
          <w:bCs/>
          <w:sz w:val="28"/>
          <w:szCs w:val="28"/>
        </w:rPr>
      </w:pPr>
    </w:p>
    <w:p w14:paraId="451CC4A4" w14:textId="7DC8D70D" w:rsidR="00C458A7" w:rsidRDefault="00C458A7">
      <w:pPr>
        <w:rPr>
          <w:b/>
          <w:bCs/>
          <w:sz w:val="28"/>
          <w:szCs w:val="28"/>
        </w:rPr>
      </w:pPr>
    </w:p>
    <w:p w14:paraId="1CEEFC52" w14:textId="77777777" w:rsidR="00AA01D8" w:rsidRDefault="00AA01D8">
      <w:pPr>
        <w:rPr>
          <w:b/>
          <w:bCs/>
          <w:sz w:val="28"/>
          <w:szCs w:val="28"/>
        </w:rPr>
      </w:pPr>
    </w:p>
    <w:p w14:paraId="44919BFF" w14:textId="77777777" w:rsidR="00C458A7" w:rsidRDefault="00C458A7">
      <w:pPr>
        <w:rPr>
          <w:b/>
          <w:bCs/>
          <w:sz w:val="28"/>
          <w:szCs w:val="28"/>
        </w:rPr>
      </w:pPr>
    </w:p>
    <w:p w14:paraId="66FE7C1B" w14:textId="77777777" w:rsidR="00C458A7" w:rsidRDefault="00C458A7">
      <w:pPr>
        <w:rPr>
          <w:b/>
          <w:bCs/>
          <w:sz w:val="28"/>
          <w:szCs w:val="28"/>
        </w:rPr>
      </w:pPr>
    </w:p>
    <w:p w14:paraId="571B8897" w14:textId="4BEC04D4" w:rsidR="004A21EA" w:rsidRPr="00956CD4" w:rsidRDefault="004A21EA">
      <w:pPr>
        <w:rPr>
          <w:b/>
          <w:bCs/>
          <w:sz w:val="28"/>
          <w:szCs w:val="28"/>
        </w:rPr>
      </w:pPr>
      <w:r w:rsidRPr="00956CD4">
        <w:rPr>
          <w:b/>
          <w:bCs/>
          <w:sz w:val="28"/>
          <w:szCs w:val="28"/>
        </w:rPr>
        <w:t>Oppgave 2</w:t>
      </w:r>
    </w:p>
    <w:p w14:paraId="15CE78B0" w14:textId="0CCE864B" w:rsidR="004A21EA" w:rsidRDefault="004A21EA">
      <w:r>
        <w:t>100-200 ord</w:t>
      </w:r>
    </w:p>
    <w:p w14:paraId="64DEAE2F" w14:textId="77777777" w:rsidR="00956CD4" w:rsidRDefault="00956CD4" w:rsidP="00956CD4">
      <w:pPr>
        <w:pStyle w:val="NormalWeb"/>
      </w:pPr>
      <w:r>
        <w:t xml:space="preserve">I </w:t>
      </w:r>
      <w:proofErr w:type="spellStart"/>
      <w:r>
        <w:rPr>
          <w:rStyle w:val="HTML-kode"/>
        </w:rPr>
        <w:t>df_andeler</w:t>
      </w:r>
      <w:proofErr w:type="spellEnd"/>
      <w:r>
        <w:t xml:space="preserve"> er det lagret inntektsandeler fordelt på desil og år. Merk at dette er tallene bak Figur A9 i vedleggene til MAA, tilgjengelig </w:t>
      </w:r>
      <w:hyperlink r:id="rId5" w:history="1">
        <w:r>
          <w:rPr>
            <w:rStyle w:val="Hyperkobling"/>
          </w:rPr>
          <w:t>her</w:t>
        </w:r>
      </w:hyperlink>
      <w:r>
        <w:t xml:space="preserve">. For eksempel viser </w:t>
      </w:r>
      <w:r>
        <w:rPr>
          <w:rStyle w:val="HTML-kode"/>
        </w:rPr>
        <w:t>share_10_20</w:t>
      </w:r>
      <w:r>
        <w:t xml:space="preserve"> hvor stor andel av den totale inntekten som gikk til intervallet mellom tiende- og </w:t>
      </w:r>
      <w:proofErr w:type="spellStart"/>
      <w:r>
        <w:t>tyvende</w:t>
      </w:r>
      <w:proofErr w:type="spellEnd"/>
      <w:r>
        <w:t xml:space="preserve"> </w:t>
      </w:r>
      <w:proofErr w:type="spellStart"/>
      <w:r>
        <w:t>persentil</w:t>
      </w:r>
      <w:proofErr w:type="spellEnd"/>
      <w:r>
        <w:t>. I følgende figur kombinerer jeg BNP-tallene fra oppgave I med inntektsandelen til å beregne gjennomsnittlig inntekt per person, fordelt på desil og år.</w:t>
      </w:r>
    </w:p>
    <w:p w14:paraId="4DCD3357" w14:textId="77777777" w:rsidR="00956CD4" w:rsidRDefault="00956CD4" w:rsidP="00956CD4">
      <w:pPr>
        <w:pStyle w:val="NormalWeb"/>
      </w:pPr>
      <w:r>
        <w:t>Betrakt følgende figurer.</w:t>
      </w:r>
    </w:p>
    <w:p w14:paraId="49684F95" w14:textId="77777777" w:rsidR="00956CD4" w:rsidRDefault="00956CD4" w:rsidP="00956CD4">
      <w:pPr>
        <w:pStyle w:val="NormalWeb"/>
        <w:rPr>
          <w:rStyle w:val="math"/>
        </w:rPr>
      </w:pPr>
      <w:r>
        <w:rPr>
          <w:rStyle w:val="Sterk"/>
        </w:rPr>
        <w:t>Merknad.</w:t>
      </w:r>
      <w:r>
        <w:t xml:space="preserve"> Inntektene må skaleres når vi beregner andeler. La </w:t>
      </w:r>
      <w:r>
        <w:rPr>
          <w:rStyle w:val="math"/>
        </w:rPr>
        <w:t>$a_{x-</w:t>
      </w:r>
      <w:proofErr w:type="spellStart"/>
      <w:proofErr w:type="gramStart"/>
      <w:r>
        <w:rPr>
          <w:rStyle w:val="math"/>
        </w:rPr>
        <w:t>y,t</w:t>
      </w:r>
      <w:proofErr w:type="spellEnd"/>
      <w:proofErr w:type="gramEnd"/>
      <w:r>
        <w:rPr>
          <w:rStyle w:val="math"/>
        </w:rPr>
        <w:t>}$</w:t>
      </w:r>
      <w:r>
        <w:t xml:space="preserve"> være inntektsandelen til intervallet mellom </w:t>
      </w:r>
      <w:r>
        <w:rPr>
          <w:rStyle w:val="math"/>
        </w:rPr>
        <w:t>$x$</w:t>
      </w:r>
      <w:r>
        <w:t xml:space="preserve"> og </w:t>
      </w:r>
      <w:r>
        <w:rPr>
          <w:rStyle w:val="math"/>
        </w:rPr>
        <w:t>$y$</w:t>
      </w:r>
      <w:r>
        <w:t xml:space="preserve"> i år </w:t>
      </w:r>
      <w:r>
        <w:rPr>
          <w:rStyle w:val="math"/>
        </w:rPr>
        <w:t>$t$</w:t>
      </w:r>
      <w:r>
        <w:t xml:space="preserve">. BNP per person i år </w:t>
      </w:r>
      <w:r>
        <w:rPr>
          <w:rStyle w:val="math"/>
        </w:rPr>
        <w:t>$t$</w:t>
      </w:r>
      <w:r>
        <w:t xml:space="preserve"> er gitt ved </w:t>
      </w:r>
      <w:r>
        <w:rPr>
          <w:rStyle w:val="math"/>
        </w:rPr>
        <w:t>$\</w:t>
      </w:r>
      <w:proofErr w:type="spellStart"/>
      <w:r>
        <w:rPr>
          <w:rStyle w:val="math"/>
        </w:rPr>
        <w:t>text</w:t>
      </w:r>
      <w:proofErr w:type="spellEnd"/>
      <w:r>
        <w:rPr>
          <w:rStyle w:val="math"/>
        </w:rPr>
        <w:t>{</w:t>
      </w:r>
      <w:proofErr w:type="spellStart"/>
      <w:r>
        <w:rPr>
          <w:rStyle w:val="math"/>
        </w:rPr>
        <w:t>bnp</w:t>
      </w:r>
      <w:proofErr w:type="spellEnd"/>
      <w:r>
        <w:rPr>
          <w:rStyle w:val="math"/>
        </w:rPr>
        <w:t>}_{t}$</w:t>
      </w:r>
      <w:r>
        <w:t xml:space="preserve"> og er lagret i </w:t>
      </w:r>
      <w:proofErr w:type="spellStart"/>
      <w:r>
        <w:rPr>
          <w:rStyle w:val="HTML-kode"/>
        </w:rPr>
        <w:t>df_bnp</w:t>
      </w:r>
      <w:proofErr w:type="spellEnd"/>
      <w:r>
        <w:t xml:space="preserve">. For eksempel så vil </w:t>
      </w:r>
      <w:r>
        <w:rPr>
          <w:rStyle w:val="math"/>
        </w:rPr>
        <w:t>$a</w:t>
      </w:r>
      <w:proofErr w:type="gramStart"/>
      <w:r>
        <w:rPr>
          <w:rStyle w:val="math"/>
        </w:rPr>
        <w:t>_{</w:t>
      </w:r>
      <w:proofErr w:type="gramEnd"/>
      <w:r>
        <w:rPr>
          <w:rStyle w:val="math"/>
        </w:rPr>
        <w:t>50-60,2005}$</w:t>
      </w:r>
      <w:r>
        <w:t xml:space="preserve"> og </w:t>
      </w:r>
      <w:r>
        <w:rPr>
          <w:rStyle w:val="math"/>
        </w:rPr>
        <w:t>$</w:t>
      </w:r>
      <w:proofErr w:type="spellStart"/>
      <w:r>
        <w:rPr>
          <w:rStyle w:val="math"/>
        </w:rPr>
        <w:t>bnp</w:t>
      </w:r>
      <w:proofErr w:type="spellEnd"/>
      <w:r>
        <w:rPr>
          <w:rStyle w:val="math"/>
        </w:rPr>
        <w:t>_{2005}$</w:t>
      </w:r>
      <w:r>
        <w:t xml:space="preserve"> være gitt ved </w:t>
      </w:r>
      <w:r>
        <w:rPr>
          <w:rStyle w:val="HTML-kode"/>
        </w:rPr>
        <w:t>df_andeler$share_50_60</w:t>
      </w:r>
      <w:r>
        <w:t xml:space="preserve"> og </w:t>
      </w:r>
      <w:proofErr w:type="spellStart"/>
      <w:r>
        <w:rPr>
          <w:rStyle w:val="HTML-kode"/>
        </w:rPr>
        <w:t>df_bnp$BNP</w:t>
      </w:r>
      <w:proofErr w:type="spellEnd"/>
      <w:r>
        <w:t xml:space="preserve"> når </w:t>
      </w:r>
      <w:proofErr w:type="spellStart"/>
      <w:r>
        <w:rPr>
          <w:rStyle w:val="HTML-kode"/>
        </w:rPr>
        <w:t>year</w:t>
      </w:r>
      <w:proofErr w:type="spellEnd"/>
      <w:r>
        <w:t xml:space="preserve"> er lik </w:t>
      </w:r>
      <w:r>
        <w:rPr>
          <w:rStyle w:val="HTML-kode"/>
        </w:rPr>
        <w:t>2005</w:t>
      </w:r>
      <w:r>
        <w:t xml:space="preserve">. Da vil gjennomsnittlig inntekt i intervallet være gitt ved </w:t>
      </w:r>
    </w:p>
    <w:p w14:paraId="54376A85" w14:textId="504D8807" w:rsidR="00956CD4" w:rsidRPr="00956CD4" w:rsidRDefault="00956CD4" w:rsidP="00956CD4">
      <w:pPr>
        <w:pStyle w:val="NormalWeb"/>
        <w:rPr>
          <w:lang w:val="en-US"/>
        </w:rPr>
      </w:pPr>
      <w:r w:rsidRPr="00956CD4">
        <w:rPr>
          <w:rStyle w:val="math"/>
          <w:lang w:val="en-US"/>
        </w:rPr>
        <w:t>a_{x-</w:t>
      </w:r>
      <w:proofErr w:type="spellStart"/>
      <w:proofErr w:type="gramStart"/>
      <w:r w:rsidRPr="00956CD4">
        <w:rPr>
          <w:rStyle w:val="math"/>
          <w:lang w:val="en-US"/>
        </w:rPr>
        <w:t>y,t</w:t>
      </w:r>
      <w:proofErr w:type="spellEnd"/>
      <w:proofErr w:type="gramEnd"/>
      <w:r w:rsidRPr="00956CD4">
        <w:rPr>
          <w:rStyle w:val="math"/>
          <w:lang w:val="en-US"/>
        </w:rPr>
        <w:t>}\times\frac{100}{x-y}\times \text{</w:t>
      </w:r>
      <w:proofErr w:type="spellStart"/>
      <w:r w:rsidRPr="00956CD4">
        <w:rPr>
          <w:rStyle w:val="math"/>
          <w:lang w:val="en-US"/>
        </w:rPr>
        <w:t>bnp</w:t>
      </w:r>
      <w:proofErr w:type="spellEnd"/>
      <w:r w:rsidRPr="00956CD4">
        <w:rPr>
          <w:rStyle w:val="math"/>
          <w:lang w:val="en-US"/>
        </w:rPr>
        <w:t>}_{t}.</w:t>
      </w:r>
    </w:p>
    <w:p w14:paraId="6A029CEC" w14:textId="77777777" w:rsidR="00956CD4" w:rsidRPr="00956CD4" w:rsidRDefault="00956CD4">
      <w:pPr>
        <w:rPr>
          <w:lang w:val="en-US"/>
        </w:rPr>
      </w:pPr>
    </w:p>
    <w:p w14:paraId="55FA018F" w14:textId="78035532" w:rsidR="00CC7A1E" w:rsidRDefault="00956CD4" w:rsidP="0006067A">
      <w:pPr>
        <w:pStyle w:val="NormalWeb"/>
      </w:pPr>
      <w:r>
        <w:rPr>
          <w:rStyle w:val="Sterk"/>
        </w:rPr>
        <w:t>Spørsmål:</w:t>
      </w:r>
      <w:r>
        <w:t xml:space="preserve"> Beskriv hvordan endringen i reelle inntekter fordelte seg på inntektsdesiler mellom 1920 og 1930.</w:t>
      </w:r>
    </w:p>
    <w:p w14:paraId="32E84525" w14:textId="35CF9C6A" w:rsidR="0006067A" w:rsidRDefault="0006067A" w:rsidP="0006067A">
      <w:pPr>
        <w:pStyle w:val="NormalWeb"/>
      </w:pPr>
      <w:r>
        <w:t>Kutte ned til under 200 ord, hvis det ikke er lov å ha over 200 ord.</w:t>
      </w:r>
    </w:p>
    <w:p w14:paraId="78B06E30" w14:textId="77777777" w:rsidR="009C1A32" w:rsidRDefault="009C1A32" w:rsidP="0006067A">
      <w:pPr>
        <w:pStyle w:val="NormalWeb"/>
      </w:pPr>
    </w:p>
    <w:p w14:paraId="17251160" w14:textId="5F9851E8" w:rsidR="007A7E52" w:rsidRPr="001B589C" w:rsidRDefault="00575F25">
      <w:pPr>
        <w:rPr>
          <w:sz w:val="24"/>
          <w:szCs w:val="24"/>
        </w:rPr>
      </w:pPr>
      <w:bookmarkStart w:id="1" w:name="_Hlk121392703"/>
      <w:r w:rsidRPr="001B589C">
        <w:rPr>
          <w:sz w:val="24"/>
          <w:szCs w:val="24"/>
        </w:rPr>
        <w:t xml:space="preserve">Figuren viser BNP per person fordelt på inntektsdesiler mellom 1920 og 1930, etter vi endret på filter funksjonen. De reelle inntektene viser til de totale inntektene til </w:t>
      </w:r>
      <w:proofErr w:type="gramStart"/>
      <w:r w:rsidRPr="001B589C">
        <w:rPr>
          <w:sz w:val="24"/>
          <w:szCs w:val="24"/>
        </w:rPr>
        <w:t>Norge…</w:t>
      </w:r>
      <w:proofErr w:type="gramEnd"/>
      <w:r w:rsidRPr="001B589C">
        <w:rPr>
          <w:sz w:val="24"/>
          <w:szCs w:val="24"/>
        </w:rPr>
        <w:t xml:space="preserve">. delt på </w:t>
      </w:r>
      <w:r w:rsidR="007A7E52" w:rsidRPr="001B589C">
        <w:rPr>
          <w:sz w:val="24"/>
          <w:szCs w:val="24"/>
        </w:rPr>
        <w:t xml:space="preserve">antall </w:t>
      </w:r>
      <w:r w:rsidR="00CC7A1E" w:rsidRPr="001B589C">
        <w:rPr>
          <w:sz w:val="24"/>
          <w:szCs w:val="24"/>
        </w:rPr>
        <w:t>innbyggere</w:t>
      </w:r>
      <w:r w:rsidRPr="001B589C">
        <w:rPr>
          <w:sz w:val="24"/>
          <w:szCs w:val="24"/>
        </w:rPr>
        <w:t xml:space="preserve">.. </w:t>
      </w:r>
    </w:p>
    <w:p w14:paraId="318C28FD" w14:textId="31447ED9" w:rsidR="007A7E52" w:rsidRPr="001B589C" w:rsidRDefault="00030D61">
      <w:pPr>
        <w:rPr>
          <w:sz w:val="24"/>
          <w:szCs w:val="24"/>
        </w:rPr>
      </w:pPr>
      <w:r w:rsidRPr="001B589C">
        <w:rPr>
          <w:sz w:val="24"/>
          <w:szCs w:val="24"/>
        </w:rPr>
        <w:t xml:space="preserve">På den ene siden </w:t>
      </w:r>
      <w:r w:rsidR="007A7E52" w:rsidRPr="001B589C">
        <w:rPr>
          <w:sz w:val="24"/>
          <w:szCs w:val="24"/>
        </w:rPr>
        <w:t xml:space="preserve">ser </w:t>
      </w:r>
      <w:r w:rsidRPr="001B589C">
        <w:rPr>
          <w:sz w:val="24"/>
          <w:szCs w:val="24"/>
        </w:rPr>
        <w:t xml:space="preserve">vi </w:t>
      </w:r>
      <w:r w:rsidR="007A7E52" w:rsidRPr="001B589C">
        <w:rPr>
          <w:sz w:val="24"/>
          <w:szCs w:val="24"/>
        </w:rPr>
        <w:t xml:space="preserve">at endringen i kroner ikke er i nærheten av det samme for de ulike desilene. De 10% rikeste i Norge, altså den </w:t>
      </w:r>
      <w:r w:rsidRPr="001B589C">
        <w:rPr>
          <w:sz w:val="24"/>
          <w:szCs w:val="24"/>
        </w:rPr>
        <w:t>øverste</w:t>
      </w:r>
      <w:r w:rsidR="007A7E52" w:rsidRPr="001B589C">
        <w:rPr>
          <w:sz w:val="24"/>
          <w:szCs w:val="24"/>
        </w:rPr>
        <w:t xml:space="preserve"> </w:t>
      </w:r>
      <w:proofErr w:type="spellStart"/>
      <w:r w:rsidR="007A7E52" w:rsidRPr="001B589C">
        <w:rPr>
          <w:sz w:val="24"/>
          <w:szCs w:val="24"/>
        </w:rPr>
        <w:t>desilen</w:t>
      </w:r>
      <w:proofErr w:type="spellEnd"/>
      <w:r w:rsidR="007A7E52" w:rsidRPr="001B589C">
        <w:rPr>
          <w:sz w:val="24"/>
          <w:szCs w:val="24"/>
        </w:rPr>
        <w:t xml:space="preserve">, </w:t>
      </w:r>
      <w:r w:rsidRPr="001B589C">
        <w:rPr>
          <w:sz w:val="24"/>
          <w:szCs w:val="24"/>
        </w:rPr>
        <w:t xml:space="preserve">hadde en økning i BNP per person på omtrent 80 000 kr, fra litt rundt 170 000 kr i BNP per person. I motsetning, hadde den laveste </w:t>
      </w:r>
      <w:proofErr w:type="spellStart"/>
      <w:r w:rsidRPr="001B589C">
        <w:rPr>
          <w:sz w:val="24"/>
          <w:szCs w:val="24"/>
        </w:rPr>
        <w:t>desilen</w:t>
      </w:r>
      <w:proofErr w:type="spellEnd"/>
      <w:r w:rsidRPr="001B589C">
        <w:rPr>
          <w:sz w:val="24"/>
          <w:szCs w:val="24"/>
        </w:rPr>
        <w:t xml:space="preserve"> en økning på nesten 7000 kr i BNP per person, fra under 6000 kr.  </w:t>
      </w:r>
    </w:p>
    <w:p w14:paraId="3E1A16AE" w14:textId="63FFD4EA" w:rsidR="007A7E52" w:rsidRPr="001B589C" w:rsidRDefault="00030D61">
      <w:pPr>
        <w:rPr>
          <w:sz w:val="24"/>
          <w:szCs w:val="24"/>
        </w:rPr>
      </w:pPr>
      <w:r w:rsidRPr="001B589C">
        <w:rPr>
          <w:sz w:val="24"/>
          <w:szCs w:val="24"/>
        </w:rPr>
        <w:t xml:space="preserve">På den andre siden ser vi at den </w:t>
      </w:r>
      <w:r w:rsidR="00CC7A1E" w:rsidRPr="001B589C">
        <w:rPr>
          <w:sz w:val="24"/>
          <w:szCs w:val="24"/>
        </w:rPr>
        <w:t>reelle</w:t>
      </w:r>
      <w:r w:rsidRPr="001B589C">
        <w:rPr>
          <w:sz w:val="24"/>
          <w:szCs w:val="24"/>
        </w:rPr>
        <w:t xml:space="preserve"> endringen i hvert desil </w:t>
      </w:r>
      <w:r w:rsidR="00EF1918" w:rsidRPr="001B589C">
        <w:rPr>
          <w:sz w:val="24"/>
          <w:szCs w:val="24"/>
        </w:rPr>
        <w:t>ikke er like ulikt fordelt</w:t>
      </w:r>
      <w:r w:rsidRPr="001B589C">
        <w:rPr>
          <w:sz w:val="24"/>
          <w:szCs w:val="24"/>
        </w:rPr>
        <w:t xml:space="preserve">. </w:t>
      </w:r>
      <w:r w:rsidR="00EF1918" w:rsidRPr="001B589C">
        <w:rPr>
          <w:sz w:val="24"/>
          <w:szCs w:val="24"/>
        </w:rPr>
        <w:t xml:space="preserve">Vi ser at den inntektsøkningen desilene hadde, sammenlignet med den inntekten de hadde, ikke er like ulik som forskjellen i endringen i kroner. </w:t>
      </w:r>
      <w:r w:rsidRPr="001B589C">
        <w:rPr>
          <w:sz w:val="24"/>
          <w:szCs w:val="24"/>
        </w:rPr>
        <w:t xml:space="preserve">Vi ser at noen </w:t>
      </w:r>
      <w:proofErr w:type="spellStart"/>
      <w:r w:rsidRPr="001B589C">
        <w:rPr>
          <w:sz w:val="24"/>
          <w:szCs w:val="24"/>
        </w:rPr>
        <w:t>desiler</w:t>
      </w:r>
      <w:proofErr w:type="spellEnd"/>
      <w:r w:rsidRPr="001B589C">
        <w:rPr>
          <w:sz w:val="24"/>
          <w:szCs w:val="24"/>
        </w:rPr>
        <w:t xml:space="preserve"> hadde en nedgang i BNP per person i perioden, som for </w:t>
      </w:r>
      <w:r w:rsidR="00CC7A1E" w:rsidRPr="001B589C">
        <w:rPr>
          <w:sz w:val="24"/>
          <w:szCs w:val="24"/>
        </w:rPr>
        <w:t>eksempel</w:t>
      </w:r>
      <w:r w:rsidRPr="001B589C">
        <w:rPr>
          <w:sz w:val="24"/>
          <w:szCs w:val="24"/>
        </w:rPr>
        <w:t xml:space="preserve"> syvende og åttende desil</w:t>
      </w:r>
      <w:r w:rsidR="00EF1918" w:rsidRPr="001B589C">
        <w:rPr>
          <w:sz w:val="24"/>
          <w:szCs w:val="24"/>
        </w:rPr>
        <w:t xml:space="preserve">, mens andre </w:t>
      </w:r>
      <w:proofErr w:type="spellStart"/>
      <w:r w:rsidR="00EF1918" w:rsidRPr="001B589C">
        <w:rPr>
          <w:sz w:val="24"/>
          <w:szCs w:val="24"/>
        </w:rPr>
        <w:t>desiler</w:t>
      </w:r>
      <w:proofErr w:type="spellEnd"/>
      <w:r w:rsidR="00EF1918" w:rsidRPr="001B589C">
        <w:rPr>
          <w:sz w:val="24"/>
          <w:szCs w:val="24"/>
        </w:rPr>
        <w:t xml:space="preserve"> hadde en økning i reelle </w:t>
      </w:r>
      <w:r w:rsidR="00CB25BF" w:rsidRPr="001B589C">
        <w:rPr>
          <w:sz w:val="24"/>
          <w:szCs w:val="24"/>
        </w:rPr>
        <w:t>inntekter</w:t>
      </w:r>
      <w:r w:rsidR="00EF1918" w:rsidRPr="001B589C">
        <w:rPr>
          <w:sz w:val="24"/>
          <w:szCs w:val="24"/>
        </w:rPr>
        <w:t xml:space="preserve">. </w:t>
      </w:r>
      <w:r w:rsidRPr="001B589C">
        <w:rPr>
          <w:sz w:val="24"/>
          <w:szCs w:val="24"/>
        </w:rPr>
        <w:t xml:space="preserve">Desil 1 og 2 hadde en </w:t>
      </w:r>
      <w:r w:rsidR="00EF1918" w:rsidRPr="001B589C">
        <w:rPr>
          <w:sz w:val="24"/>
          <w:szCs w:val="24"/>
        </w:rPr>
        <w:t>større reell</w:t>
      </w:r>
      <w:r w:rsidRPr="001B589C">
        <w:rPr>
          <w:sz w:val="24"/>
          <w:szCs w:val="24"/>
        </w:rPr>
        <w:t xml:space="preserve"> økning</w:t>
      </w:r>
      <w:r w:rsidR="00EF1918" w:rsidRPr="001B589C">
        <w:rPr>
          <w:sz w:val="24"/>
          <w:szCs w:val="24"/>
        </w:rPr>
        <w:t xml:space="preserve"> enn resten av desilene. Med reell økning mener vi, økningen basert</w:t>
      </w:r>
      <w:r w:rsidR="0006067A" w:rsidRPr="001B589C">
        <w:rPr>
          <w:sz w:val="24"/>
          <w:szCs w:val="24"/>
        </w:rPr>
        <w:t xml:space="preserve"> og sammenlignet med </w:t>
      </w:r>
      <w:r w:rsidR="00EF1918" w:rsidRPr="001B589C">
        <w:rPr>
          <w:sz w:val="24"/>
          <w:szCs w:val="24"/>
        </w:rPr>
        <w:t xml:space="preserve">inntektene </w:t>
      </w:r>
      <w:proofErr w:type="spellStart"/>
      <w:r w:rsidR="00EF1918" w:rsidRPr="001B589C">
        <w:rPr>
          <w:sz w:val="24"/>
          <w:szCs w:val="24"/>
        </w:rPr>
        <w:t>desilen</w:t>
      </w:r>
      <w:proofErr w:type="spellEnd"/>
      <w:r w:rsidR="00EF1918" w:rsidRPr="001B589C">
        <w:rPr>
          <w:sz w:val="24"/>
          <w:szCs w:val="24"/>
        </w:rPr>
        <w:t xml:space="preserve"> hadde</w:t>
      </w:r>
      <w:r w:rsidR="0006067A" w:rsidRPr="001B589C">
        <w:rPr>
          <w:sz w:val="24"/>
          <w:szCs w:val="24"/>
        </w:rPr>
        <w:t>,</w:t>
      </w:r>
      <w:r w:rsidR="00EF1918" w:rsidRPr="001B589C">
        <w:rPr>
          <w:sz w:val="24"/>
          <w:szCs w:val="24"/>
        </w:rPr>
        <w:t xml:space="preserve"> og ikke </w:t>
      </w:r>
      <w:r w:rsidR="0006067A" w:rsidRPr="001B589C">
        <w:rPr>
          <w:sz w:val="24"/>
          <w:szCs w:val="24"/>
        </w:rPr>
        <w:t xml:space="preserve">økningen i kroner </w:t>
      </w:r>
      <w:r w:rsidR="00EF1918" w:rsidRPr="001B589C">
        <w:rPr>
          <w:sz w:val="24"/>
          <w:szCs w:val="24"/>
        </w:rPr>
        <w:t xml:space="preserve">sammenlignet med andre </w:t>
      </w:r>
      <w:proofErr w:type="spellStart"/>
      <w:r w:rsidR="00EF1918" w:rsidRPr="001B589C">
        <w:rPr>
          <w:sz w:val="24"/>
          <w:szCs w:val="24"/>
        </w:rPr>
        <w:t>desiler</w:t>
      </w:r>
      <w:proofErr w:type="spellEnd"/>
      <w:r w:rsidR="0006067A" w:rsidRPr="001B589C">
        <w:rPr>
          <w:sz w:val="24"/>
          <w:szCs w:val="24"/>
        </w:rPr>
        <w:t>.</w:t>
      </w:r>
      <w:r w:rsidR="00EF1918" w:rsidRPr="001B589C">
        <w:rPr>
          <w:sz w:val="24"/>
          <w:szCs w:val="24"/>
        </w:rPr>
        <w:t xml:space="preserve"> </w:t>
      </w:r>
      <w:r w:rsidR="0006067A" w:rsidRPr="001B589C">
        <w:rPr>
          <w:sz w:val="24"/>
          <w:szCs w:val="24"/>
        </w:rPr>
        <w:t xml:space="preserve">Den reelle </w:t>
      </w:r>
      <w:r w:rsidR="0006067A" w:rsidRPr="001B589C">
        <w:rPr>
          <w:sz w:val="24"/>
          <w:szCs w:val="24"/>
        </w:rPr>
        <w:lastRenderedPageBreak/>
        <w:t>ø</w:t>
      </w:r>
      <w:r w:rsidR="00EF1918" w:rsidRPr="001B589C">
        <w:rPr>
          <w:sz w:val="24"/>
          <w:szCs w:val="24"/>
        </w:rPr>
        <w:t xml:space="preserve">kningen var på over 100% for den laveste </w:t>
      </w:r>
      <w:proofErr w:type="spellStart"/>
      <w:r w:rsidR="00EF1918" w:rsidRPr="001B589C">
        <w:rPr>
          <w:sz w:val="24"/>
          <w:szCs w:val="24"/>
        </w:rPr>
        <w:t>desilen</w:t>
      </w:r>
      <w:proofErr w:type="spellEnd"/>
      <w:r w:rsidR="00EF1918" w:rsidRPr="001B589C">
        <w:rPr>
          <w:sz w:val="24"/>
          <w:szCs w:val="24"/>
        </w:rPr>
        <w:t xml:space="preserve">, sammenlignet med den øverste </w:t>
      </w:r>
      <w:proofErr w:type="spellStart"/>
      <w:r w:rsidR="00EF1918" w:rsidRPr="001B589C">
        <w:rPr>
          <w:sz w:val="24"/>
          <w:szCs w:val="24"/>
        </w:rPr>
        <w:t>desilen</w:t>
      </w:r>
      <w:proofErr w:type="spellEnd"/>
      <w:r w:rsidR="00EF1918" w:rsidRPr="001B589C">
        <w:rPr>
          <w:sz w:val="24"/>
          <w:szCs w:val="24"/>
        </w:rPr>
        <w:t xml:space="preserve">, der økningen var omtrent 50% på 1920-tallet.  </w:t>
      </w:r>
      <w:bookmarkEnd w:id="1"/>
    </w:p>
    <w:p w14:paraId="0C8B8277" w14:textId="77777777" w:rsidR="00D24260" w:rsidRDefault="00D24260" w:rsidP="00586E11">
      <w:pPr>
        <w:rPr>
          <w:b/>
          <w:bCs/>
          <w:sz w:val="28"/>
          <w:szCs w:val="28"/>
        </w:rPr>
      </w:pPr>
    </w:p>
    <w:p w14:paraId="5D566FDA" w14:textId="3687A32B" w:rsidR="004A21EA" w:rsidRPr="00956CD4" w:rsidRDefault="004A21EA">
      <w:pPr>
        <w:rPr>
          <w:b/>
          <w:bCs/>
          <w:sz w:val="28"/>
          <w:szCs w:val="28"/>
        </w:rPr>
      </w:pPr>
      <w:r w:rsidRPr="00956CD4">
        <w:rPr>
          <w:b/>
          <w:bCs/>
          <w:sz w:val="28"/>
          <w:szCs w:val="28"/>
        </w:rPr>
        <w:t xml:space="preserve">Oppgave 3 </w:t>
      </w:r>
    </w:p>
    <w:p w14:paraId="1F6F76D0" w14:textId="657C13F0" w:rsidR="004A21EA" w:rsidRDefault="004A21EA">
      <w:r>
        <w:t>750-1500 ord</w:t>
      </w:r>
    </w:p>
    <w:p w14:paraId="7926FD98" w14:textId="77777777" w:rsidR="00956CD4" w:rsidRDefault="00956CD4" w:rsidP="00956CD4">
      <w:pPr>
        <w:pStyle w:val="NormalWeb"/>
      </w:pPr>
      <w:r>
        <w:t>Dere skal nå presentere og beskrive utviklingen i to ytterligere økonomiske forhold som kjennetegnet de harde 1920-årene. Jeg anbefaler å bruke følgende kilder til å finne data:</w:t>
      </w:r>
    </w:p>
    <w:p w14:paraId="1CD30298" w14:textId="77777777" w:rsidR="00956CD4" w:rsidRDefault="00956CD4" w:rsidP="00956CD4">
      <w:pPr>
        <w:pStyle w:val="NormalWeb"/>
      </w:pPr>
      <w:r>
        <w:t>I besvarelsen skal dere forklare hvorfor dataene er relevante og gi en grundig beskrivelse av deres utvikling. Lengden på besvarelsen skal være på 750 - 1500 ord.</w:t>
      </w:r>
    </w:p>
    <w:p w14:paraId="7B46C9DE" w14:textId="220ACEA9" w:rsidR="008B602F" w:rsidRDefault="0075001B" w:rsidP="00B2711D">
      <w:pPr>
        <w:rPr>
          <w:b/>
          <w:bCs/>
          <w:sz w:val="24"/>
          <w:szCs w:val="24"/>
        </w:rPr>
      </w:pPr>
      <w:r>
        <w:t>Pengepolitikk og konkurser</w:t>
      </w:r>
    </w:p>
    <w:p w14:paraId="12D9C54F" w14:textId="712B2B95" w:rsidR="00B2711D" w:rsidRDefault="00B2711D" w:rsidP="00B2711D">
      <w:pPr>
        <w:rPr>
          <w:b/>
          <w:bCs/>
          <w:sz w:val="24"/>
          <w:szCs w:val="24"/>
        </w:rPr>
      </w:pPr>
      <w:r>
        <w:rPr>
          <w:b/>
          <w:bCs/>
          <w:sz w:val="24"/>
          <w:szCs w:val="24"/>
        </w:rPr>
        <w:t>1. avsnitt</w:t>
      </w:r>
    </w:p>
    <w:p w14:paraId="52FB4A55" w14:textId="001A7A7D" w:rsidR="008166FD" w:rsidRPr="00B2711D" w:rsidRDefault="008166FD" w:rsidP="00B2711D">
      <w:pPr>
        <w:rPr>
          <w:b/>
          <w:bCs/>
          <w:sz w:val="24"/>
          <w:szCs w:val="24"/>
        </w:rPr>
      </w:pPr>
      <w:r w:rsidRPr="00B2711D">
        <w:rPr>
          <w:b/>
          <w:bCs/>
          <w:sz w:val="24"/>
          <w:szCs w:val="24"/>
        </w:rPr>
        <w:t xml:space="preserve">Forklare litt om perioden og økonomien. Skrive litt om verdenskrigen og dens betydning på økonomien i Norge. </w:t>
      </w:r>
    </w:p>
    <w:p w14:paraId="105F0C97" w14:textId="77777777" w:rsidR="004C262C" w:rsidRPr="0088050C" w:rsidRDefault="004C262C" w:rsidP="004C262C">
      <w:pPr>
        <w:rPr>
          <w:sz w:val="24"/>
          <w:szCs w:val="24"/>
        </w:rPr>
      </w:pPr>
      <w:r w:rsidRPr="0088050C">
        <w:rPr>
          <w:sz w:val="24"/>
          <w:szCs w:val="24"/>
        </w:rPr>
        <w:t xml:space="preserve">Vi skal i denne oppgaven presentere og beskrive utviklingen i to økonomiske forhold som kjennetegnet de harde 1920-årene. De økonomiske forholdene vi skal se nærmere på er pengepolitikken til </w:t>
      </w:r>
      <w:r>
        <w:rPr>
          <w:sz w:val="24"/>
          <w:szCs w:val="24"/>
        </w:rPr>
        <w:t xml:space="preserve">Norges Bank </w:t>
      </w:r>
      <w:r w:rsidRPr="0088050C">
        <w:rPr>
          <w:sz w:val="24"/>
          <w:szCs w:val="24"/>
        </w:rPr>
        <w:t xml:space="preserve">og antall konkurser i Norge. Disse forholdene var sentrale i krisen på tidlig 1920-tallet, også kalt etterkrigsdepresjonen. Vi skal komme nærmere inn på hva som var formålet med den pengepolitikken man hadde i Norge. </w:t>
      </w:r>
    </w:p>
    <w:p w14:paraId="2972C816" w14:textId="77777777" w:rsidR="004C262C" w:rsidRPr="0088050C" w:rsidRDefault="004C262C" w:rsidP="004C262C">
      <w:pPr>
        <w:rPr>
          <w:sz w:val="24"/>
          <w:szCs w:val="24"/>
        </w:rPr>
      </w:pPr>
      <w:r>
        <w:rPr>
          <w:sz w:val="24"/>
          <w:szCs w:val="24"/>
        </w:rPr>
        <w:t>Innledningsvis</w:t>
      </w:r>
      <w:r w:rsidRPr="0088050C">
        <w:rPr>
          <w:sz w:val="24"/>
          <w:szCs w:val="24"/>
        </w:rPr>
        <w:t xml:space="preserve"> skal vi forklare litt om situasjonen i Norge i perioden før og på 1920-tallet. Første verdenskrig brøt ut i 1914 og varte til 1918. Denne perioden førte til vareknapphet og høy etterspørsel etter varer</w:t>
      </w:r>
      <w:r>
        <w:rPr>
          <w:sz w:val="24"/>
          <w:szCs w:val="24"/>
        </w:rPr>
        <w:t>. I tillegg ble handelsflåten utsatt for krigshandlinger, som førte til forsyningsproblemer.</w:t>
      </w:r>
      <w:r w:rsidRPr="0088050C">
        <w:rPr>
          <w:sz w:val="24"/>
          <w:szCs w:val="24"/>
        </w:rPr>
        <w:t xml:space="preserve"> Dette gjorde at priser på varer og tjenester økte</w:t>
      </w:r>
      <w:r>
        <w:rPr>
          <w:sz w:val="24"/>
          <w:szCs w:val="24"/>
        </w:rPr>
        <w:t xml:space="preserve"> relativt mye</w:t>
      </w:r>
      <w:r w:rsidRPr="0088050C">
        <w:rPr>
          <w:sz w:val="24"/>
          <w:szCs w:val="24"/>
        </w:rPr>
        <w:t xml:space="preserve">, som igjen </w:t>
      </w:r>
      <w:r>
        <w:rPr>
          <w:sz w:val="24"/>
          <w:szCs w:val="24"/>
        </w:rPr>
        <w:t xml:space="preserve">gjorde </w:t>
      </w:r>
      <w:r w:rsidRPr="0088050C">
        <w:rPr>
          <w:sz w:val="24"/>
          <w:szCs w:val="24"/>
        </w:rPr>
        <w:t>at inflasjonen steg. Etter krigen var realrenten på -25%. Dette i kombinasjon med at forbruket økte og folk tok opp mer lån, førte til at vi fikk en finansiell boble. Denne boblen sprakk sensommeren 1920. Vi skal se nærmere på hvorfor dette skjedde og hva som var konsekvensene av dette, når vi tar for oss de</w:t>
      </w:r>
      <w:r>
        <w:rPr>
          <w:sz w:val="24"/>
          <w:szCs w:val="24"/>
        </w:rPr>
        <w:t xml:space="preserve"> </w:t>
      </w:r>
      <w:r w:rsidRPr="0088050C">
        <w:rPr>
          <w:sz w:val="24"/>
          <w:szCs w:val="24"/>
        </w:rPr>
        <w:t xml:space="preserve">økonomiske forholdene. </w:t>
      </w:r>
    </w:p>
    <w:p w14:paraId="04B52F12" w14:textId="77777777" w:rsidR="001C7C6F" w:rsidRDefault="001C7C6F" w:rsidP="00883B58">
      <w:pPr>
        <w:rPr>
          <w:b/>
          <w:bCs/>
          <w:sz w:val="24"/>
          <w:szCs w:val="24"/>
        </w:rPr>
      </w:pPr>
    </w:p>
    <w:p w14:paraId="1F2BABF3" w14:textId="5A2CE85C" w:rsidR="00883B58" w:rsidRDefault="00B2711D" w:rsidP="00883B58">
      <w:pPr>
        <w:rPr>
          <w:b/>
          <w:bCs/>
          <w:sz w:val="24"/>
          <w:szCs w:val="24"/>
        </w:rPr>
      </w:pPr>
      <w:r w:rsidRPr="00B2711D">
        <w:rPr>
          <w:b/>
          <w:bCs/>
          <w:sz w:val="24"/>
          <w:szCs w:val="24"/>
        </w:rPr>
        <w:t>2. avsnitt</w:t>
      </w:r>
      <w:r w:rsidR="00E75B05">
        <w:rPr>
          <w:b/>
          <w:bCs/>
          <w:sz w:val="24"/>
          <w:szCs w:val="24"/>
        </w:rPr>
        <w:t>. Pengepolitikken</w:t>
      </w:r>
    </w:p>
    <w:p w14:paraId="0E29EE3B" w14:textId="4D6C0D67" w:rsidR="00891D39" w:rsidRPr="00891D39" w:rsidRDefault="00757344" w:rsidP="00891D39">
      <w:pPr>
        <w:rPr>
          <w:i/>
          <w:iCs/>
          <w:sz w:val="24"/>
          <w:szCs w:val="24"/>
        </w:rPr>
      </w:pPr>
      <w:r w:rsidRPr="00891D39">
        <w:rPr>
          <w:i/>
          <w:iCs/>
          <w:sz w:val="24"/>
          <w:szCs w:val="24"/>
        </w:rPr>
        <w:t xml:space="preserve">Spørsmål </w:t>
      </w:r>
      <w:r w:rsidR="00891D39" w:rsidRPr="00891D39">
        <w:rPr>
          <w:i/>
          <w:iCs/>
          <w:sz w:val="24"/>
          <w:szCs w:val="24"/>
        </w:rPr>
        <w:t xml:space="preserve">og notater </w:t>
      </w:r>
      <w:r w:rsidRPr="00891D39">
        <w:rPr>
          <w:i/>
          <w:iCs/>
          <w:sz w:val="24"/>
          <w:szCs w:val="24"/>
        </w:rPr>
        <w:t>knyttet til pari politikken og rentepolitikk</w:t>
      </w:r>
      <w:r w:rsidR="00891D39" w:rsidRPr="00891D39">
        <w:rPr>
          <w:i/>
          <w:iCs/>
          <w:sz w:val="24"/>
          <w:szCs w:val="24"/>
        </w:rPr>
        <w:t xml:space="preserve"> </w:t>
      </w:r>
    </w:p>
    <w:p w14:paraId="7407E03D" w14:textId="454B143D" w:rsidR="00757344" w:rsidRPr="00891D39" w:rsidRDefault="00891D39" w:rsidP="00883B58">
      <w:pPr>
        <w:rPr>
          <w:i/>
          <w:iCs/>
          <w:sz w:val="24"/>
          <w:szCs w:val="24"/>
        </w:rPr>
      </w:pPr>
      <w:r w:rsidRPr="00891D39">
        <w:rPr>
          <w:i/>
          <w:iCs/>
          <w:sz w:val="24"/>
          <w:szCs w:val="24"/>
        </w:rPr>
        <w:t xml:space="preserve">Pari politikk og ekspansiv pengepolitikk. Kontraktiv pengepolitikk. Prinsipper i pengepolitikken. Gikk bort i fra gullstandarden i 1914, fordi pengemengden økte enormt, mens rentene var </w:t>
      </w:r>
      <w:proofErr w:type="gramStart"/>
      <w:r w:rsidRPr="00891D39">
        <w:rPr>
          <w:i/>
          <w:iCs/>
          <w:sz w:val="24"/>
          <w:szCs w:val="24"/>
        </w:rPr>
        <w:t>lave..?</w:t>
      </w:r>
      <w:proofErr w:type="gramEnd"/>
    </w:p>
    <w:p w14:paraId="784022F6" w14:textId="1501A478" w:rsidR="00757344" w:rsidRPr="00891D39" w:rsidRDefault="00757344" w:rsidP="00883B58">
      <w:pPr>
        <w:rPr>
          <w:i/>
          <w:iCs/>
          <w:sz w:val="24"/>
          <w:szCs w:val="24"/>
        </w:rPr>
      </w:pPr>
      <w:r w:rsidRPr="00891D39">
        <w:rPr>
          <w:i/>
          <w:iCs/>
          <w:sz w:val="24"/>
          <w:szCs w:val="24"/>
        </w:rPr>
        <w:t>Hvorfor skulle de gå bort i fra gullstandarden i 1914-1918?</w:t>
      </w:r>
    </w:p>
    <w:p w14:paraId="41D3E629" w14:textId="74C957C1" w:rsidR="00757344" w:rsidRPr="00891D39" w:rsidRDefault="00092056" w:rsidP="00883B58">
      <w:pPr>
        <w:rPr>
          <w:i/>
          <w:iCs/>
          <w:sz w:val="24"/>
          <w:szCs w:val="24"/>
        </w:rPr>
      </w:pPr>
      <w:r w:rsidRPr="00891D39">
        <w:rPr>
          <w:i/>
          <w:iCs/>
          <w:sz w:val="24"/>
          <w:szCs w:val="24"/>
        </w:rPr>
        <w:t>Hvis dem gikk bort i fra gullstandarden, hvorfor økte pengemengden?</w:t>
      </w:r>
    </w:p>
    <w:p w14:paraId="579041B9" w14:textId="4473FDC1" w:rsidR="00891D39" w:rsidRPr="00891D39" w:rsidRDefault="003576E5" w:rsidP="00883B58">
      <w:pPr>
        <w:rPr>
          <w:i/>
          <w:iCs/>
          <w:sz w:val="24"/>
          <w:szCs w:val="24"/>
        </w:rPr>
      </w:pPr>
      <w:r w:rsidRPr="00891D39">
        <w:rPr>
          <w:i/>
          <w:iCs/>
          <w:sz w:val="24"/>
          <w:szCs w:val="24"/>
        </w:rPr>
        <w:lastRenderedPageBreak/>
        <w:t>Fortelle litt om pengepolitikken først?</w:t>
      </w:r>
    </w:p>
    <w:p w14:paraId="4FBDEDAC" w14:textId="489EC3BF" w:rsidR="004A6C37" w:rsidRDefault="004A6C37" w:rsidP="00883B58">
      <w:pPr>
        <w:rPr>
          <w:sz w:val="24"/>
          <w:szCs w:val="24"/>
        </w:rPr>
      </w:pPr>
      <w:bookmarkStart w:id="2" w:name="_Hlk121312394"/>
      <w:r>
        <w:rPr>
          <w:sz w:val="24"/>
          <w:szCs w:val="24"/>
        </w:rPr>
        <w:t xml:space="preserve">Pengepolitikken i </w:t>
      </w:r>
      <w:proofErr w:type="gramStart"/>
      <w:r>
        <w:rPr>
          <w:sz w:val="24"/>
          <w:szCs w:val="24"/>
        </w:rPr>
        <w:t>Norge….</w:t>
      </w:r>
      <w:proofErr w:type="spellStart"/>
      <w:proofErr w:type="gramEnd"/>
      <w:r w:rsidR="00891D39">
        <w:rPr>
          <w:sz w:val="24"/>
          <w:szCs w:val="24"/>
        </w:rPr>
        <w:t>Konteraktiv</w:t>
      </w:r>
      <w:proofErr w:type="spellEnd"/>
      <w:r w:rsidR="00891D39">
        <w:rPr>
          <w:sz w:val="24"/>
          <w:szCs w:val="24"/>
        </w:rPr>
        <w:t xml:space="preserve"> eller ekspansiv. I hovedsak basert på </w:t>
      </w:r>
      <w:proofErr w:type="spellStart"/>
      <w:r w:rsidR="00891D39">
        <w:rPr>
          <w:sz w:val="24"/>
          <w:szCs w:val="24"/>
        </w:rPr>
        <w:t>konteraktiv</w:t>
      </w:r>
      <w:proofErr w:type="spellEnd"/>
      <w:r w:rsidR="00891D39">
        <w:rPr>
          <w:sz w:val="24"/>
          <w:szCs w:val="24"/>
        </w:rPr>
        <w:t xml:space="preserve"> pengepolitikk, </w:t>
      </w:r>
      <w:proofErr w:type="spellStart"/>
      <w:r w:rsidR="00891D39">
        <w:rPr>
          <w:sz w:val="24"/>
          <w:szCs w:val="24"/>
        </w:rPr>
        <w:t>alstå</w:t>
      </w:r>
      <w:proofErr w:type="spellEnd"/>
      <w:r w:rsidR="00891D39">
        <w:rPr>
          <w:sz w:val="24"/>
          <w:szCs w:val="24"/>
        </w:rPr>
        <w:t xml:space="preserve"> pari politikken.</w:t>
      </w:r>
      <w:r>
        <w:rPr>
          <w:sz w:val="24"/>
          <w:szCs w:val="24"/>
        </w:rPr>
        <w:t xml:space="preserve"> Hva er pari politikk?</w:t>
      </w:r>
      <w:r w:rsidR="00891D39">
        <w:rPr>
          <w:sz w:val="24"/>
          <w:szCs w:val="24"/>
        </w:rPr>
        <w:t xml:space="preserve"> </w:t>
      </w:r>
      <w:proofErr w:type="spellStart"/>
      <w:r w:rsidR="00891D39">
        <w:rPr>
          <w:sz w:val="24"/>
          <w:szCs w:val="24"/>
        </w:rPr>
        <w:t>Paripolitikken</w:t>
      </w:r>
      <w:proofErr w:type="spellEnd"/>
      <w:r w:rsidR="00891D39">
        <w:rPr>
          <w:sz w:val="24"/>
          <w:szCs w:val="24"/>
        </w:rPr>
        <w:t xml:space="preserve"> var </w:t>
      </w:r>
      <w:proofErr w:type="gramStart"/>
      <w:r w:rsidR="00891D39">
        <w:rPr>
          <w:sz w:val="24"/>
          <w:szCs w:val="24"/>
        </w:rPr>
        <w:t>en politikken</w:t>
      </w:r>
      <w:proofErr w:type="gramEnd"/>
      <w:r w:rsidR="00891D39">
        <w:rPr>
          <w:sz w:val="24"/>
          <w:szCs w:val="24"/>
        </w:rPr>
        <w:t xml:space="preserve"> norske myndigheter hadde fra 1875, som i gjennom loven, vedtok at eieren av en norsk kroneseddel kunne fritt levere denne til Norges Bank, og i retur få 0.4032 gram gull. </w:t>
      </w:r>
    </w:p>
    <w:p w14:paraId="707100F5" w14:textId="79C71C3E" w:rsidR="00E061FA" w:rsidRPr="00891D39" w:rsidRDefault="00891D39" w:rsidP="00E061FA">
      <w:pPr>
        <w:rPr>
          <w:color w:val="000000" w:themeColor="text1"/>
          <w14:textOutline w14:w="0" w14:cap="flat" w14:cmpd="sng" w14:algn="ctr">
            <w14:noFill/>
            <w14:prstDash w14:val="solid"/>
            <w14:round/>
          </w14:textOutline>
        </w:rPr>
      </w:pPr>
      <w:bookmarkStart w:id="3" w:name="_Hlk121312788"/>
      <w:bookmarkEnd w:id="2"/>
      <w:r>
        <w:t xml:space="preserve">Denne kursen mellom kroneverdi og gull, ble kalt pari kurs. </w:t>
      </w:r>
      <w:r w:rsidR="00E061FA" w:rsidRPr="00891D39">
        <w:rPr>
          <w:color w:val="FF0000"/>
          <w14:textOutline w14:w="0" w14:cap="flat" w14:cmpd="sng" w14:algn="ctr">
            <w14:noFill/>
            <w14:prstDash w14:val="solid"/>
            <w14:round/>
          </w14:textOutline>
        </w:rPr>
        <w:t>Lovnaden om gull til pari kurs hadde midlertidig vært satt ut av kraft i periodene 1914–16 og nå senest 1920–28. Verdenskrigen, og dens etterveer, hadde for en stund slått metallstandardsystemet, som hadde tjent landet siden 1842, ut av stabilitet. Uten binding til gull kunne Norges Bank under verdenskrigen trykke og låne ut sedler i større omfang enn noen gang før. Sedlenes verdi ble nå bare bestemt av markedets tilbud og etterspørsel. Under verdenskrigen var norske sedler verd mer enn de etter loven skulle.</w:t>
      </w:r>
      <w:bookmarkEnd w:id="3"/>
      <w:r w:rsidR="00E061FA" w:rsidRPr="00891D39">
        <w:rPr>
          <w:color w:val="FF0000"/>
          <w14:textOutline w14:w="0" w14:cap="flat" w14:cmpd="sng" w14:algn="ctr">
            <w14:noFill/>
            <w14:prstDash w14:val="solid"/>
            <w14:round/>
          </w14:textOutline>
        </w:rPr>
        <w:t xml:space="preserve"> På 1920-tallet var sedlene lenge betydelig mindre verd. I 1928 ble normaliteten gjenopprettet. </w:t>
      </w:r>
    </w:p>
    <w:bookmarkStart w:id="4" w:name="_Hlk121343438"/>
    <w:p w14:paraId="64B4119D" w14:textId="0F7AA307" w:rsidR="00E061FA" w:rsidRPr="00891D39" w:rsidRDefault="00E061FA" w:rsidP="00E061FA">
      <w:pPr>
        <w:rPr>
          <w:color w:val="FF0000"/>
        </w:rPr>
      </w:pPr>
      <w:r w:rsidRPr="00891D39">
        <w:rPr>
          <w:color w:val="FF0000"/>
        </w:rPr>
        <w:fldChar w:fldCharType="begin"/>
      </w:r>
      <w:r w:rsidRPr="00891D39">
        <w:rPr>
          <w:color w:val="FF0000"/>
        </w:rPr>
        <w:instrText xml:space="preserve"> ADDIN ZOTERO_ITEM CSL_CITATION {"citationID":"9p3vfJ3U","properties":{"formattedCitation":"({\\i{}Et historiografisk essay om paripolitikken}, u.\\uc0\\u229{}.)","plainCitation":"(Et historiografisk essay om paripolitikken, u.å.)","noteIndex":0},"citationItems":[{"id":14,"uris":["http://zotero.org/users/local/moMsFCGP/items/FV7X5PD3"],"itemData":{"id":14,"type":"webpage","abstract":"«Paripolitikken» frem til 1928 har vært et sterkt omdiskutert tema i norsk økonomisk\npolitisk historie. Denne artikkelen gjennomgår sentrale bidrag i debatten, i et politisk\nperspektiv. Sentrale spørsmål blir dermed: Hvordan har beslutningsprosessen frem ...","container-title":"Historisk tidsskrift","language":"no","title":"Et historiografisk essay om paripolitikken","URL":"https://www.idunn.no/doi/10.18261/issn.1504-2944-2021-01-04","accessed":{"date-parts":[["2022",12,6]]}}}],"schema":"https://github.com/citation-style-language/schema/raw/master/csl-citation.json"} </w:instrText>
      </w:r>
      <w:r w:rsidRPr="00891D39">
        <w:rPr>
          <w:color w:val="FF0000"/>
        </w:rPr>
        <w:fldChar w:fldCharType="separate"/>
      </w:r>
      <w:r w:rsidRPr="00891D39">
        <w:rPr>
          <w:rFonts w:ascii="Calibri" w:hAnsi="Calibri" w:cs="Calibri"/>
          <w:color w:val="FF0000"/>
          <w:szCs w:val="24"/>
        </w:rPr>
        <w:t>(</w:t>
      </w:r>
      <w:r w:rsidRPr="00891D39">
        <w:rPr>
          <w:rFonts w:ascii="Calibri" w:hAnsi="Calibri" w:cs="Calibri"/>
          <w:i/>
          <w:iCs/>
          <w:color w:val="FF0000"/>
          <w:szCs w:val="24"/>
        </w:rPr>
        <w:t xml:space="preserve">Et historiografisk essay om </w:t>
      </w:r>
      <w:proofErr w:type="spellStart"/>
      <w:r w:rsidRPr="00891D39">
        <w:rPr>
          <w:rFonts w:ascii="Calibri" w:hAnsi="Calibri" w:cs="Calibri"/>
          <w:i/>
          <w:iCs/>
          <w:color w:val="FF0000"/>
          <w:szCs w:val="24"/>
        </w:rPr>
        <w:t>paripolitikken</w:t>
      </w:r>
      <w:proofErr w:type="spellEnd"/>
      <w:r w:rsidRPr="00891D39">
        <w:rPr>
          <w:rFonts w:ascii="Calibri" w:hAnsi="Calibri" w:cs="Calibri"/>
          <w:color w:val="FF0000"/>
          <w:szCs w:val="24"/>
        </w:rPr>
        <w:t>, u.å.)</w:t>
      </w:r>
      <w:r w:rsidRPr="00891D39">
        <w:rPr>
          <w:color w:val="FF0000"/>
        </w:rPr>
        <w:fldChar w:fldCharType="end"/>
      </w:r>
    </w:p>
    <w:bookmarkEnd w:id="4"/>
    <w:p w14:paraId="6ECD0511" w14:textId="124D5F4E" w:rsidR="00E061FA" w:rsidRPr="00891D39" w:rsidRDefault="00E061FA" w:rsidP="00E061FA">
      <w:pPr>
        <w:rPr>
          <w:color w:val="4472C4" w:themeColor="accent1"/>
        </w:rPr>
      </w:pPr>
      <w:r w:rsidRPr="00891D39">
        <w:rPr>
          <w:color w:val="4472C4" w:themeColor="accent1"/>
        </w:rPr>
        <w:t xml:space="preserve">I løpet av krigsperioden var gullinnløsingen blitt suspendert og ved krigens slutt var verdien av den norske kronen henimot halvert. I tråd med datidens prinsipper, og for å gjenopprette det man oppfattet som normale tilstander, la norske myndigheter opp til å føre en kontraktiv pengepolitikk i den hensikt å føre kroneverdien tilbake til førkrigsnivået. Men allerede kort tid etter Rygg tiltrådte var det klart at en slik politikk måtte avbrytes og utsettes. Boomårene under og etter krigen ble etterfulgt av prisfall og krise fra 1920. </w:t>
      </w:r>
      <w:bookmarkStart w:id="5" w:name="_Hlk121313022"/>
      <w:r w:rsidRPr="00891D39">
        <w:rPr>
          <w:color w:val="4472C4" w:themeColor="accent1"/>
        </w:rPr>
        <w:t xml:space="preserve">Norges Bank så seg nødt til å støtte de kriserammede banker og bedrifter og kom derfor til å føre en ekspansiv pengepolitikk de nærmeste årene. Først i 1924 avtok krisen slik at den kontraktive pengepolitikken, </w:t>
      </w:r>
      <w:proofErr w:type="spellStart"/>
      <w:r w:rsidRPr="00891D39">
        <w:rPr>
          <w:color w:val="4472C4" w:themeColor="accent1"/>
        </w:rPr>
        <w:t>paripolitikken</w:t>
      </w:r>
      <w:proofErr w:type="spellEnd"/>
      <w:r w:rsidRPr="00891D39">
        <w:rPr>
          <w:color w:val="4472C4" w:themeColor="accent1"/>
        </w:rPr>
        <w:t>, kunne gjenopptas</w:t>
      </w:r>
      <w:bookmarkEnd w:id="5"/>
      <w:r w:rsidRPr="00891D39">
        <w:rPr>
          <w:color w:val="4472C4" w:themeColor="accent1"/>
        </w:rPr>
        <w:t>.</w:t>
      </w:r>
    </w:p>
    <w:bookmarkStart w:id="6" w:name="_Hlk121343432"/>
    <w:p w14:paraId="7A307396" w14:textId="0A384E2D" w:rsidR="00E061FA" w:rsidRPr="00891D39" w:rsidRDefault="00E061FA" w:rsidP="00E061FA">
      <w:pPr>
        <w:rPr>
          <w:color w:val="4472C4" w:themeColor="accent1"/>
        </w:rPr>
      </w:pPr>
      <w:r w:rsidRPr="00891D39">
        <w:rPr>
          <w:color w:val="4472C4" w:themeColor="accent1"/>
        </w:rPr>
        <w:fldChar w:fldCharType="begin"/>
      </w:r>
      <w:r w:rsidRPr="00891D39">
        <w:rPr>
          <w:color w:val="4472C4" w:themeColor="accent1"/>
        </w:rPr>
        <w:instrText xml:space="preserve"> ADDIN ZOTERO_ITEM CSL_CITATION {"citationID":"OdaThF2K","properties":{"formattedCitation":"({\\i{}nicolai-rygg.pdf}, u.\\uc0\\u229{}.)","plainCitation":"(nicolai-rygg.pdf, u.å.)","noteIndex":0},"citationItems":[{"id":16,"uris":["http://zotero.org/users/local/moMsFCGP/items/T3SPH8L9"],"itemData":{"id":16,"type":"document","title":"nicolai-rygg.pdf","URL":"https://www.norges-bank.no/globalassets/upload/images/tidslinje/talerartikler/nicolai-rygg.pdf","accessed":{"date-parts":[["2022",12,6]]}}}],"schema":"https://github.com/citation-style-language/schema/raw/master/csl-citation.json"} </w:instrText>
      </w:r>
      <w:r w:rsidRPr="00891D39">
        <w:rPr>
          <w:color w:val="4472C4" w:themeColor="accent1"/>
        </w:rPr>
        <w:fldChar w:fldCharType="separate"/>
      </w:r>
      <w:r w:rsidRPr="00891D39">
        <w:rPr>
          <w:rFonts w:ascii="Calibri" w:hAnsi="Calibri" w:cs="Calibri"/>
          <w:color w:val="4472C4" w:themeColor="accent1"/>
          <w:szCs w:val="24"/>
        </w:rPr>
        <w:t>(</w:t>
      </w:r>
      <w:r w:rsidRPr="00891D39">
        <w:rPr>
          <w:rFonts w:ascii="Calibri" w:hAnsi="Calibri" w:cs="Calibri"/>
          <w:i/>
          <w:iCs/>
          <w:color w:val="4472C4" w:themeColor="accent1"/>
          <w:szCs w:val="24"/>
        </w:rPr>
        <w:t>nicolai-rygg.pdf</w:t>
      </w:r>
      <w:r w:rsidRPr="00891D39">
        <w:rPr>
          <w:rFonts w:ascii="Calibri" w:hAnsi="Calibri" w:cs="Calibri"/>
          <w:color w:val="4472C4" w:themeColor="accent1"/>
          <w:szCs w:val="24"/>
        </w:rPr>
        <w:t>, u.å.)</w:t>
      </w:r>
      <w:r w:rsidRPr="00891D39">
        <w:rPr>
          <w:color w:val="4472C4" w:themeColor="accent1"/>
        </w:rPr>
        <w:fldChar w:fldCharType="end"/>
      </w:r>
    </w:p>
    <w:bookmarkEnd w:id="6"/>
    <w:p w14:paraId="2D1BBAF0" w14:textId="0CF01BD3" w:rsidR="00E061FA" w:rsidRDefault="00D03880" w:rsidP="00E061FA">
      <w:r>
        <w:t xml:space="preserve">Vi kan se i figuren at parikursen beveget seg unormalt mye rundt første verdenskrig i 1914-1918 og stabiliserte seg først rundt 1926. Dette kom av at gullinnløsningen var blitt suspendert i krigsperioden. </w:t>
      </w:r>
    </w:p>
    <w:p w14:paraId="79D0F852" w14:textId="3D4DE217" w:rsidR="00A73FB7" w:rsidRDefault="00A73FB7" w:rsidP="00883B58">
      <w:pPr>
        <w:rPr>
          <w:sz w:val="24"/>
          <w:szCs w:val="24"/>
        </w:rPr>
      </w:pPr>
      <w:r w:rsidRPr="00A73FB7">
        <w:rPr>
          <w:sz w:val="24"/>
          <w:szCs w:val="24"/>
          <w:highlight w:val="yellow"/>
        </w:rPr>
        <w:t>Graf på pari politikk</w:t>
      </w:r>
    </w:p>
    <w:p w14:paraId="6FE77361" w14:textId="12AD810B" w:rsidR="00891D39" w:rsidRDefault="00891D39" w:rsidP="00883B58">
      <w:pPr>
        <w:rPr>
          <w:sz w:val="24"/>
          <w:szCs w:val="24"/>
        </w:rPr>
      </w:pPr>
      <w:r>
        <w:rPr>
          <w:noProof/>
          <w:sz w:val="24"/>
          <w:szCs w:val="24"/>
        </w:rPr>
        <w:drawing>
          <wp:inline distT="0" distB="0" distL="0" distR="0" wp14:anchorId="253C2E02" wp14:editId="26F53EDB">
            <wp:extent cx="5102940" cy="3152775"/>
            <wp:effectExtent l="0" t="0" r="2540" b="0"/>
            <wp:docPr id="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e 1"/>
                    <pic:cNvPicPr/>
                  </pic:nvPicPr>
                  <pic:blipFill>
                    <a:blip r:embed="rId6">
                      <a:extLst>
                        <a:ext uri="{28A0092B-C50C-407E-A947-70E740481C1C}">
                          <a14:useLocalDpi xmlns:a14="http://schemas.microsoft.com/office/drawing/2010/main" val="0"/>
                        </a:ext>
                      </a:extLst>
                    </a:blip>
                    <a:stretch>
                      <a:fillRect/>
                    </a:stretch>
                  </pic:blipFill>
                  <pic:spPr>
                    <a:xfrm>
                      <a:off x="0" y="0"/>
                      <a:ext cx="5112629" cy="3158761"/>
                    </a:xfrm>
                    <a:prstGeom prst="rect">
                      <a:avLst/>
                    </a:prstGeom>
                  </pic:spPr>
                </pic:pic>
              </a:graphicData>
            </a:graphic>
          </wp:inline>
        </w:drawing>
      </w:r>
    </w:p>
    <w:p w14:paraId="3AD17B09" w14:textId="6DBD5021" w:rsidR="00621344" w:rsidRDefault="00621344" w:rsidP="00883B58">
      <w:pPr>
        <w:rPr>
          <w:sz w:val="24"/>
          <w:szCs w:val="24"/>
        </w:rPr>
      </w:pPr>
      <w:r>
        <w:rPr>
          <w:sz w:val="24"/>
          <w:szCs w:val="24"/>
        </w:rPr>
        <w:lastRenderedPageBreak/>
        <w:t>Vi ser på parikursen at kronen stryket seg i forhold til gullmengden</w:t>
      </w:r>
      <w:r w:rsidR="00757344">
        <w:rPr>
          <w:sz w:val="24"/>
          <w:szCs w:val="24"/>
        </w:rPr>
        <w:t>,</w:t>
      </w:r>
      <w:r>
        <w:rPr>
          <w:sz w:val="24"/>
          <w:szCs w:val="24"/>
        </w:rPr>
        <w:t xml:space="preserve"> på 0.4032</w:t>
      </w:r>
      <w:r w:rsidR="00757344">
        <w:rPr>
          <w:sz w:val="24"/>
          <w:szCs w:val="24"/>
        </w:rPr>
        <w:t xml:space="preserve"> </w:t>
      </w:r>
      <w:r>
        <w:rPr>
          <w:sz w:val="24"/>
          <w:szCs w:val="24"/>
        </w:rPr>
        <w:t>g</w:t>
      </w:r>
      <w:r w:rsidR="00757344">
        <w:rPr>
          <w:sz w:val="24"/>
          <w:szCs w:val="24"/>
        </w:rPr>
        <w:t>ram,</w:t>
      </w:r>
      <w:r>
        <w:rPr>
          <w:sz w:val="24"/>
          <w:szCs w:val="24"/>
        </w:rPr>
        <w:t xml:space="preserve"> i perioden 1914-1918. Dette kom av at det var høy etterspørsel etter kronen i krigstiden, ergo gikk prisen på kroner opp. For å opprettholde gullstandarden brukte myndighetene to metoder. Justere nominell rente og justere pengemengden. Når det var så høy etterspørsel etter kronen, økte de tilbudet, for å opprettholde prisen. Myndighetene økte med andre ord, pengemengden, slik vi kan se på grafen under. Vi kan se på figur (parikurs) at parikursen holdte seg relativt stabil i krigsperioden. I 1918 var krigen over og etterspørselen etter kroner falt mye. Dette resulterte i at kroneverdien depresierte i forhold til gull. Derfor kan vi se på figuren over, at parikursen var unaturlig høy i perioden etter krigen. </w:t>
      </w:r>
    </w:p>
    <w:p w14:paraId="0B446814" w14:textId="77777777" w:rsidR="00621344" w:rsidRPr="003576E5" w:rsidRDefault="00621344" w:rsidP="00883B58">
      <w:pPr>
        <w:rPr>
          <w:sz w:val="24"/>
          <w:szCs w:val="24"/>
        </w:rPr>
      </w:pPr>
    </w:p>
    <w:p w14:paraId="269C2D41" w14:textId="59284A74" w:rsidR="00E75B05" w:rsidRDefault="00883B58" w:rsidP="00883B58">
      <w:pPr>
        <w:rPr>
          <w:b/>
          <w:bCs/>
          <w:i/>
          <w:iCs/>
        </w:rPr>
      </w:pPr>
      <w:r w:rsidRPr="00B136FE">
        <w:rPr>
          <w:b/>
          <w:bCs/>
          <w:i/>
          <w:iCs/>
        </w:rPr>
        <w:t>Hvorfor fikk vi de harde 1920 årene?</w:t>
      </w:r>
    </w:p>
    <w:p w14:paraId="7A0D5C0B" w14:textId="77777777" w:rsidR="001C7C6F" w:rsidRDefault="001C7C6F" w:rsidP="00883B58">
      <w:bookmarkStart w:id="7" w:name="_Hlk121335179"/>
      <w:r w:rsidRPr="001C7C6F">
        <w:t>Når vi skal se hvorfor vi fikk de</w:t>
      </w:r>
      <w:r>
        <w:t xml:space="preserve"> harde 1920-årene er det helt sentralt å se på renteutviklingen. Som vi kan se på grafen, var den nominelle renten ganske stabil i intervallet 4-6%. Det er lite som tyder på at utviklingen i denne har forårsaket en stor finansiell boble. </w:t>
      </w:r>
    </w:p>
    <w:p w14:paraId="72B5F1C9" w14:textId="466E02E1" w:rsidR="001C7C6F" w:rsidRPr="00155E22" w:rsidRDefault="001C7C6F" w:rsidP="00883B58">
      <w:pPr>
        <w:rPr>
          <w:lang w:val="da-DK"/>
        </w:rPr>
      </w:pPr>
      <w:r w:rsidRPr="00155E22">
        <w:rPr>
          <w:highlight w:val="yellow"/>
          <w:lang w:val="da-DK"/>
        </w:rPr>
        <w:t xml:space="preserve">Graf på </w:t>
      </w:r>
      <w:proofErr w:type="spellStart"/>
      <w:r w:rsidRPr="00155E22">
        <w:rPr>
          <w:highlight w:val="yellow"/>
          <w:lang w:val="da-DK"/>
        </w:rPr>
        <w:t>nominell</w:t>
      </w:r>
      <w:proofErr w:type="spellEnd"/>
      <w:r w:rsidRPr="00155E22">
        <w:rPr>
          <w:highlight w:val="yellow"/>
          <w:lang w:val="da-DK"/>
        </w:rPr>
        <w:t xml:space="preserve"> rente</w:t>
      </w:r>
      <w:r w:rsidR="00155E22" w:rsidRPr="00155E22">
        <w:rPr>
          <w:highlight w:val="yellow"/>
          <w:lang w:val="da-DK"/>
        </w:rPr>
        <w:t xml:space="preserve"> og </w:t>
      </w:r>
      <w:proofErr w:type="spellStart"/>
      <w:r w:rsidR="00155E22" w:rsidRPr="00155E22">
        <w:rPr>
          <w:highlight w:val="yellow"/>
          <w:lang w:val="da-DK"/>
        </w:rPr>
        <w:t>pengemen</w:t>
      </w:r>
      <w:r w:rsidR="00875FC5">
        <w:rPr>
          <w:highlight w:val="yellow"/>
          <w:lang w:val="da-DK"/>
        </w:rPr>
        <w:t>g</w:t>
      </w:r>
      <w:r w:rsidR="00155E22" w:rsidRPr="00155E22">
        <w:rPr>
          <w:highlight w:val="yellow"/>
          <w:lang w:val="da-DK"/>
        </w:rPr>
        <w:t>de</w:t>
      </w:r>
      <w:proofErr w:type="spellEnd"/>
    </w:p>
    <w:p w14:paraId="25A867CC" w14:textId="1E9C20A3" w:rsidR="001C7C6F" w:rsidRPr="001C7C6F" w:rsidRDefault="001C7C6F" w:rsidP="00883B58">
      <w:pPr>
        <w:rPr>
          <w:rFonts w:cstheme="minorHAnsi"/>
          <w:color w:val="202124"/>
          <w:shd w:val="clear" w:color="auto" w:fill="FFFFFF"/>
        </w:rPr>
      </w:pPr>
      <w:r>
        <w:t xml:space="preserve">Hvis vi derimot ser på utviklingen i </w:t>
      </w:r>
      <w:proofErr w:type="gramStart"/>
      <w:r>
        <w:t>realrenten</w:t>
      </w:r>
      <w:proofErr w:type="gramEnd"/>
      <w:r>
        <w:t xml:space="preserve"> kan vi se store svingninger. Realrenten finner man ved å ta </w:t>
      </w:r>
      <w:r>
        <w:rPr>
          <w:rFonts w:ascii="Arial" w:hAnsi="Arial" w:cs="Arial"/>
          <w:b/>
          <w:bCs/>
          <w:color w:val="202124"/>
          <w:shd w:val="clear" w:color="auto" w:fill="FFFFFF"/>
        </w:rPr>
        <w:t>(Nominell rente – Inflasjon)</w:t>
      </w:r>
      <w:proofErr w:type="gramStart"/>
      <w:r>
        <w:rPr>
          <w:rFonts w:ascii="Arial" w:hAnsi="Arial" w:cs="Arial"/>
          <w:b/>
          <w:bCs/>
          <w:color w:val="202124"/>
          <w:shd w:val="clear" w:color="auto" w:fill="FFFFFF"/>
        </w:rPr>
        <w:t>/(</w:t>
      </w:r>
      <w:proofErr w:type="gramEnd"/>
      <w:r>
        <w:rPr>
          <w:rFonts w:ascii="Arial" w:hAnsi="Arial" w:cs="Arial"/>
          <w:b/>
          <w:bCs/>
          <w:color w:val="202124"/>
          <w:shd w:val="clear" w:color="auto" w:fill="FFFFFF"/>
        </w:rPr>
        <w:t>1 + Inflasjon/100)</w:t>
      </w:r>
      <w:r>
        <w:rPr>
          <w:rFonts w:ascii="Arial" w:hAnsi="Arial" w:cs="Arial"/>
          <w:b/>
          <w:bCs/>
          <w:color w:val="202124"/>
          <w:shd w:val="clear" w:color="auto" w:fill="FFFFFF"/>
        </w:rPr>
        <w:t xml:space="preserve">. </w:t>
      </w:r>
      <w:r w:rsidRPr="001C7C6F">
        <w:rPr>
          <w:rFonts w:cstheme="minorHAnsi"/>
          <w:color w:val="202124"/>
          <w:shd w:val="clear" w:color="auto" w:fill="FFFFFF"/>
        </w:rPr>
        <w:t>Dette forteller oss at når inflasjonen</w:t>
      </w:r>
      <w:r w:rsidRPr="003576E5">
        <w:t xml:space="preserve"> </w:t>
      </w:r>
      <w:r w:rsidR="003576E5" w:rsidRPr="003576E5">
        <w:t>øker</w:t>
      </w:r>
      <w:r w:rsidR="003576E5">
        <w:rPr>
          <w:rFonts w:ascii="Arial" w:hAnsi="Arial" w:cs="Arial"/>
          <w:b/>
          <w:bCs/>
          <w:color w:val="202124"/>
          <w:shd w:val="clear" w:color="auto" w:fill="FFFFFF"/>
        </w:rPr>
        <w:t xml:space="preserve"> </w:t>
      </w:r>
      <w:r>
        <w:rPr>
          <w:rFonts w:cstheme="minorHAnsi"/>
          <w:color w:val="202124"/>
          <w:shd w:val="clear" w:color="auto" w:fill="FFFFFF"/>
        </w:rPr>
        <w:t xml:space="preserve">mye, mens nominell rente holdes lavt, vil </w:t>
      </w:r>
      <w:r w:rsidR="003576E5">
        <w:rPr>
          <w:rFonts w:cstheme="minorHAnsi"/>
          <w:color w:val="202124"/>
          <w:shd w:val="clear" w:color="auto" w:fill="FFFFFF"/>
        </w:rPr>
        <w:t xml:space="preserve">realrenten falle mye. Som vi kan se på grafen under, er det en klar sammenheng mellom realrente og inflasjon. </w:t>
      </w:r>
    </w:p>
    <w:p w14:paraId="275F9982" w14:textId="5EBE81D2" w:rsidR="001C7C6F" w:rsidRDefault="003576E5" w:rsidP="003576E5">
      <w:r w:rsidRPr="003576E5">
        <w:rPr>
          <w:highlight w:val="yellow"/>
        </w:rPr>
        <w:t>Graf på sammenheng mellom rente og inflasjon</w:t>
      </w:r>
    </w:p>
    <w:p w14:paraId="24B9BED1" w14:textId="77777777" w:rsidR="00875FC5" w:rsidRDefault="00875FC5" w:rsidP="003576E5">
      <w:r>
        <w:t xml:space="preserve">Forklare litt om konsekvenser av deflasjon – dårlig økonomisk vekst </w:t>
      </w:r>
    </w:p>
    <w:p w14:paraId="4D8749F4" w14:textId="1624C022" w:rsidR="003576E5" w:rsidRDefault="00875FC5" w:rsidP="003576E5">
      <w:r>
        <w:t xml:space="preserve">lav realrente -&gt; billig å låne, folk tar opp mer </w:t>
      </w:r>
      <w:proofErr w:type="gramStart"/>
      <w:r>
        <w:t>lån…</w:t>
      </w:r>
      <w:proofErr w:type="gramEnd"/>
    </w:p>
    <w:bookmarkEnd w:id="7"/>
    <w:p w14:paraId="1AEB8396" w14:textId="77777777" w:rsidR="00875FC5" w:rsidRPr="003576E5" w:rsidRDefault="00875FC5" w:rsidP="003576E5"/>
    <w:p w14:paraId="09978FA4" w14:textId="48A2C4AA" w:rsidR="00883B58" w:rsidRPr="00B136FE" w:rsidRDefault="00883B58" w:rsidP="00883B58">
      <w:pPr>
        <w:rPr>
          <w:i/>
          <w:iCs/>
        </w:rPr>
      </w:pPr>
      <w:r w:rsidRPr="00B136FE">
        <w:rPr>
          <w:i/>
          <w:iCs/>
        </w:rPr>
        <w:t xml:space="preserve">Grunner til at disse forholdene kjennetegnet perioden. Hvorfor fikk vi høy arbeidsledighet for eksempel. Årsaker til at vi fikk en depresjon i Norge. Hvilke forhold hadde betydning for at depresjonen oppsto. Inflasjon? Pengemengde? Utlån fra banker og høyt forbruk/ kredittvolum? </w:t>
      </w:r>
      <w:proofErr w:type="spellStart"/>
      <w:r w:rsidRPr="00B136FE">
        <w:rPr>
          <w:i/>
          <w:iCs/>
        </w:rPr>
        <w:t>Paripolitikk</w:t>
      </w:r>
      <w:proofErr w:type="spellEnd"/>
      <w:r w:rsidRPr="00B136FE">
        <w:rPr>
          <w:i/>
          <w:iCs/>
        </w:rPr>
        <w:t xml:space="preserve">?  </w:t>
      </w:r>
    </w:p>
    <w:p w14:paraId="0A1AE1A1" w14:textId="7A736EF4" w:rsidR="00883B58" w:rsidRDefault="00883B58" w:rsidP="00664300">
      <w:r>
        <w:t xml:space="preserve">En av hovedgrunnene til at vi de harde 1920-årene i Norge, var pengepolitikken til </w:t>
      </w:r>
      <w:r w:rsidR="00A35FCD">
        <w:t>myndighetene</w:t>
      </w:r>
      <w:r>
        <w:t>:</w:t>
      </w:r>
    </w:p>
    <w:p w14:paraId="2E31929C" w14:textId="6ECD5C80" w:rsidR="00883B58" w:rsidRDefault="00883B58" w:rsidP="00883B58">
      <w:pPr>
        <w:pStyle w:val="Listeavsnitt"/>
        <w:numPr>
          <w:ilvl w:val="0"/>
          <w:numId w:val="3"/>
        </w:numPr>
      </w:pPr>
      <w:r>
        <w:t xml:space="preserve">Ekspansiv pengepolitikk under krigen. Pengemengde mangedoblet seg. Graf på </w:t>
      </w:r>
      <w:proofErr w:type="gramStart"/>
      <w:r>
        <w:t>dette…</w:t>
      </w:r>
      <w:proofErr w:type="gramEnd"/>
    </w:p>
    <w:p w14:paraId="57628AE4" w14:textId="29553669" w:rsidR="00883B58" w:rsidRDefault="00883B58" w:rsidP="00883B58">
      <w:pPr>
        <w:pStyle w:val="Listeavsnitt"/>
        <w:numPr>
          <w:ilvl w:val="0"/>
          <w:numId w:val="3"/>
        </w:numPr>
      </w:pPr>
      <w:r>
        <w:t xml:space="preserve">Rentepolitikk ikke basert på inflasjon, men </w:t>
      </w:r>
      <w:proofErr w:type="gramStart"/>
      <w:r>
        <w:t>fokus</w:t>
      </w:r>
      <w:proofErr w:type="gramEnd"/>
      <w:r>
        <w:t xml:space="preserve"> på kroneverdi.</w:t>
      </w:r>
    </w:p>
    <w:p w14:paraId="153E31A5" w14:textId="77777777" w:rsidR="00D66667" w:rsidRDefault="00883B58" w:rsidP="00664300">
      <w:pPr>
        <w:pStyle w:val="Listeavsnitt"/>
        <w:numPr>
          <w:ilvl w:val="0"/>
          <w:numId w:val="3"/>
        </w:numPr>
      </w:pPr>
      <w:r>
        <w:t xml:space="preserve">Pari politikk. </w:t>
      </w:r>
      <w:r w:rsidR="00A35FCD">
        <w:t>Gullverdi</w:t>
      </w:r>
      <w:r>
        <w:t xml:space="preserve">, </w:t>
      </w:r>
      <w:proofErr w:type="gramStart"/>
      <w:r>
        <w:t>kroneverdi .</w:t>
      </w:r>
      <w:proofErr w:type="gramEnd"/>
      <w:r>
        <w:t xml:space="preserve"> Graf på dette</w:t>
      </w:r>
    </w:p>
    <w:p w14:paraId="2D9A0466" w14:textId="77777777" w:rsidR="00D66667" w:rsidRDefault="00D66667" w:rsidP="00664300">
      <w:pPr>
        <w:pStyle w:val="Listeavsnitt"/>
        <w:numPr>
          <w:ilvl w:val="0"/>
          <w:numId w:val="3"/>
        </w:numPr>
      </w:pPr>
    </w:p>
    <w:p w14:paraId="3C9BBCA3" w14:textId="0B86B4C2" w:rsidR="0035231F" w:rsidRDefault="00D66667" w:rsidP="00D66667">
      <w:r>
        <w:t xml:space="preserve">Som nevnt tidligere var det flere faktorer som bidro til at man fikk de harde 1920-årene i Norge. Et økonomiske forhold, som var en av hovedårsakene til denne </w:t>
      </w:r>
      <w:r w:rsidR="00A86F52">
        <w:t>depresjonen</w:t>
      </w:r>
      <w:r>
        <w:t xml:space="preserve">, var pengepolitikken til myndighetene i Norge. Vi skal gå nærmere inn på </w:t>
      </w:r>
      <w:r w:rsidR="0035231F">
        <w:t xml:space="preserve">hvordan denne kjennetegnet og preget Norge, og </w:t>
      </w:r>
      <w:r>
        <w:t xml:space="preserve">hvilke konsekvenser </w:t>
      </w:r>
      <w:r w:rsidR="0035231F">
        <w:t xml:space="preserve">den fikk på befolkningen. </w:t>
      </w:r>
    </w:p>
    <w:p w14:paraId="0C5B09D5" w14:textId="0FF2A7BA" w:rsidR="001E4D7E" w:rsidRDefault="001E4D7E" w:rsidP="00D66667">
      <w:r>
        <w:t xml:space="preserve">Pengepolitikken til norske myndigheter besto av flere elementer. Pari politikken var hovedprinsippet og var grunnlaget i det meste av beslutninger. </w:t>
      </w:r>
      <w:r w:rsidR="0035231F" w:rsidRPr="00AA01D8">
        <w:t xml:space="preserve">Gullstanderen var hovedprinsippet i pari politikken til Norge. Man ønsket å knytte kroneverdien opp mot </w:t>
      </w:r>
      <w:r w:rsidR="00E75B05" w:rsidRPr="00AA01D8">
        <w:t>gullverdien</w:t>
      </w:r>
      <w:r w:rsidR="0035231F" w:rsidRPr="00AA01D8">
        <w:t xml:space="preserve">, </w:t>
      </w:r>
      <w:proofErr w:type="gramStart"/>
      <w:r w:rsidR="0035231F" w:rsidRPr="00AA01D8">
        <w:t>fordi…</w:t>
      </w:r>
      <w:proofErr w:type="gramEnd"/>
      <w:r w:rsidR="0035231F" w:rsidRPr="00AA01D8">
        <w:t xml:space="preserve">… </w:t>
      </w:r>
      <w:r w:rsidR="00AA01D8">
        <w:t>Man styrte d</w:t>
      </w:r>
      <w:r w:rsidR="0035231F" w:rsidRPr="00AA01D8">
        <w:t xml:space="preserve">ette ved å </w:t>
      </w:r>
      <w:r w:rsidR="00AA01D8">
        <w:lastRenderedPageBreak/>
        <w:t xml:space="preserve">enten </w:t>
      </w:r>
      <w:r w:rsidR="0035231F" w:rsidRPr="00AA01D8">
        <w:t>sette opp</w:t>
      </w:r>
      <w:r w:rsidR="00AA01D8">
        <w:t xml:space="preserve"> eller ned</w:t>
      </w:r>
      <w:r w:rsidR="0035231F" w:rsidRPr="00AA01D8">
        <w:t xml:space="preserve"> renten for å </w:t>
      </w:r>
      <w:r w:rsidR="00AA01D8">
        <w:t>endre</w:t>
      </w:r>
      <w:r w:rsidR="0035231F" w:rsidRPr="00AA01D8">
        <w:t xml:space="preserve"> krone</w:t>
      </w:r>
      <w:r w:rsidR="00AA01D8">
        <w:t xml:space="preserve">verdien opp mot andre gullinnløselige </w:t>
      </w:r>
      <w:proofErr w:type="gramStart"/>
      <w:r w:rsidR="00AA01D8">
        <w:t>valutaer</w:t>
      </w:r>
      <w:r w:rsidR="0035231F" w:rsidRPr="00AA01D8">
        <w:t>…</w:t>
      </w:r>
      <w:r w:rsidR="00AA01D8">
        <w:t>eller</w:t>
      </w:r>
      <w:proofErr w:type="gramEnd"/>
      <w:r w:rsidR="00AA01D8">
        <w:t xml:space="preserve"> ved å øke eller senke pengemengden</w:t>
      </w:r>
      <w:r w:rsidR="0035231F" w:rsidRPr="00AA01D8">
        <w:t xml:space="preserve">. </w:t>
      </w:r>
    </w:p>
    <w:p w14:paraId="6B19489C" w14:textId="295754D7" w:rsidR="001F5340" w:rsidRDefault="001F5340" w:rsidP="00D66667">
      <w:r w:rsidRPr="001F5340">
        <w:rPr>
          <w:highlight w:val="yellow"/>
        </w:rPr>
        <w:t xml:space="preserve">Graf på </w:t>
      </w:r>
      <w:r w:rsidRPr="00071553">
        <w:rPr>
          <w:highlight w:val="yellow"/>
        </w:rPr>
        <w:t>realrente</w:t>
      </w:r>
      <w:r w:rsidR="00071553" w:rsidRPr="00071553">
        <w:rPr>
          <w:highlight w:val="yellow"/>
        </w:rPr>
        <w:t xml:space="preserve"> og pengemengde</w:t>
      </w:r>
    </w:p>
    <w:p w14:paraId="38948A23" w14:textId="67473340" w:rsidR="001E4D7E" w:rsidRDefault="001E4D7E" w:rsidP="00D66667">
      <w:r>
        <w:t xml:space="preserve">I perioden før 1920-tallet var parikursen, som forteller hvor mange kroner per </w:t>
      </w:r>
      <w:proofErr w:type="gramStart"/>
      <w:r>
        <w:t>gull…</w:t>
      </w:r>
      <w:proofErr w:type="gramEnd"/>
      <w:r>
        <w:t xml:space="preserve">, stabil. Det som skjedde når første verdenskrigen brøt ut, var at det ble en høy etterspørsel etter kroner i Norge. Kroneverdien gikk derfor opp, noe som førte til at pari kursen gikk ned, fordi kronen økte i verdi i forhold til gullverdien. For å løse dette, og få krone </w:t>
      </w:r>
      <w:r w:rsidR="00071553">
        <w:t>verdien</w:t>
      </w:r>
      <w:r>
        <w:t xml:space="preserve"> til å være like </w:t>
      </w:r>
      <w:r w:rsidR="00071553">
        <w:t>gullverdien</w:t>
      </w:r>
      <w:r>
        <w:t xml:space="preserve">, økte myndighetene mengemengden. Dette ser vi i figur x. Det vi også kan se er at gullverdien økte, mens kroneverdien falt i verdi. Vi ser i figur «pengemengde» at pengemengden økte enormt. Vi kan se i figur «rente» at realrenten var på negativt 25% i 1918. Dette førte til at kroneverdien ble for lav i forhold til gullverdien og myndighetene i Norge måtte ta nye grep.  De valgte å øke renten og samtidig senke pengemengden. Renten toppet ut på 25%, noe som </w:t>
      </w:r>
      <w:r w:rsidR="00534D2F">
        <w:t xml:space="preserve">virkelig fikk økonomien i Norge til å lide. Dette skapte en enorm krise, som fikk store konsekvenser for selskaper og personer. </w:t>
      </w:r>
    </w:p>
    <w:p w14:paraId="7286A25F" w14:textId="625E4944" w:rsidR="001F5340" w:rsidRDefault="001F5340" w:rsidP="00D66667">
      <w:r w:rsidRPr="001F5340">
        <w:rPr>
          <w:highlight w:val="yellow"/>
        </w:rPr>
        <w:t xml:space="preserve">Graf på kroneverdi og gullverdi (hva er relevant å ha med i </w:t>
      </w:r>
      <w:proofErr w:type="gramStart"/>
      <w:r w:rsidRPr="001F5340">
        <w:rPr>
          <w:highlight w:val="yellow"/>
        </w:rPr>
        <w:t xml:space="preserve">figuren) </w:t>
      </w:r>
      <w:r>
        <w:rPr>
          <w:highlight w:val="yellow"/>
        </w:rPr>
        <w:t>….</w:t>
      </w:r>
      <w:proofErr w:type="gramEnd"/>
      <w:r w:rsidRPr="001F5340">
        <w:rPr>
          <w:highlight w:val="yellow"/>
        </w:rPr>
        <w:t>Parikurs?</w:t>
      </w:r>
    </w:p>
    <w:p w14:paraId="2C4929CC" w14:textId="37532910" w:rsidR="0035231F" w:rsidRDefault="00E75B05" w:rsidP="00D66667">
      <w:r w:rsidRPr="00AA01D8">
        <w:t>I tillegg var kroneverdien i perioden depresiert i forhold til gullverdien. Myndighetene økte renten enormt i perioden for å få tilbake gullstandarden. Som vi kan se på grafen økte de renten, enormt fra 1920 frem til 1922. Denne pengepolitikken, i kombinasjon med at befolkningen i Norge hadde tatt opp mye lån fra 1918-1920 og en høy inflasjon i 6 år, førte til at den finansielle boblen som hadde bygget seg opp frem til 1920, sprakk. Dette ble starten på en hard periode i Norge.</w:t>
      </w:r>
    </w:p>
    <w:p w14:paraId="21DD1573" w14:textId="0975DB04" w:rsidR="00E75B05" w:rsidRDefault="008746C1" w:rsidP="00D66667">
      <w:r>
        <w:t>Under krigen førte Norge en ekspansiv pengepolitikk, der pengemengden ble mangedoblet for å finansiere krigen. Fra 1914 til 1920, økte inflasjonen enormt.</w:t>
      </w:r>
      <w:r w:rsidRPr="008746C1">
        <w:t xml:space="preserve"> </w:t>
      </w:r>
      <w:r>
        <w:t>Som vi kan se på grafen økte de renten, enormt fra 1920 frem til 1922. Denne pengepolitikken, i kombinasjon med at befolkningen i Norge hadde tatt opp mye lån fra 1918-1920 og en høy inflasjon i 6 år, førte til at den finansielle boblen som hadde bygget seg opp frem til 1920, sprakk. Dette ble starten på en hard periode i Norge.</w:t>
      </w:r>
    </w:p>
    <w:p w14:paraId="3ED55C01" w14:textId="77777777" w:rsidR="00457349" w:rsidRDefault="00457349" w:rsidP="00D66667">
      <w:pPr>
        <w:rPr>
          <w:highlight w:val="yellow"/>
          <w:lang w:val="da-DK"/>
        </w:rPr>
      </w:pPr>
    </w:p>
    <w:p w14:paraId="465E5FD9" w14:textId="095FE4B3" w:rsidR="00071553" w:rsidRPr="00071553" w:rsidRDefault="00071553" w:rsidP="00D66667">
      <w:pPr>
        <w:rPr>
          <w:lang w:val="da-DK"/>
        </w:rPr>
      </w:pPr>
      <w:r w:rsidRPr="00071553">
        <w:rPr>
          <w:highlight w:val="yellow"/>
          <w:lang w:val="da-DK"/>
        </w:rPr>
        <w:t>Graf på parikurs og realrente</w:t>
      </w:r>
    </w:p>
    <w:p w14:paraId="0A77B5DB" w14:textId="77777777" w:rsidR="00883B58" w:rsidRPr="00071553" w:rsidRDefault="00883B58" w:rsidP="00664300">
      <w:pPr>
        <w:rPr>
          <w:lang w:val="da-DK"/>
        </w:rPr>
      </w:pPr>
    </w:p>
    <w:p w14:paraId="3C883029" w14:textId="48196DF7" w:rsidR="008166FD" w:rsidRDefault="008166FD" w:rsidP="00BF0F6E">
      <w:r w:rsidRPr="008166FD">
        <w:t xml:space="preserve">Grafer og figuren som viser årsaker til depresjonen. Altså se på indikatorer og forhold i perioden før depresjonen og se på hva som kan ha forårsaket den. </w:t>
      </w:r>
      <w:r w:rsidR="002439BA">
        <w:t xml:space="preserve"> Hvorfor vi fikk en boble og hva som utløste at den sprakk/ hva som gjorde at den sprakk. </w:t>
      </w:r>
    </w:p>
    <w:p w14:paraId="615C787F" w14:textId="77777777" w:rsidR="00B2711D" w:rsidRDefault="00B2711D" w:rsidP="00BF0F6E"/>
    <w:p w14:paraId="129C6B09" w14:textId="1B067252" w:rsidR="00B2711D" w:rsidRPr="008166FD" w:rsidRDefault="00B2711D" w:rsidP="00BF0F6E">
      <w:r>
        <w:t>forklare hvorfor dataene er relevante og gi en grundig beskrivelse av deres utvikling</w:t>
      </w:r>
    </w:p>
    <w:p w14:paraId="729DF81D" w14:textId="7C5AF6F2" w:rsidR="00B2711D" w:rsidRDefault="00B2711D" w:rsidP="00BF0F6E">
      <w:pPr>
        <w:rPr>
          <w:b/>
          <w:bCs/>
          <w:sz w:val="24"/>
          <w:szCs w:val="24"/>
        </w:rPr>
      </w:pPr>
    </w:p>
    <w:p w14:paraId="02B57C36" w14:textId="77777777" w:rsidR="00052E5E" w:rsidRDefault="00052E5E" w:rsidP="00BF0F6E">
      <w:pPr>
        <w:rPr>
          <w:b/>
          <w:bCs/>
          <w:sz w:val="24"/>
          <w:szCs w:val="24"/>
        </w:rPr>
      </w:pPr>
    </w:p>
    <w:p w14:paraId="1BE8E8D1" w14:textId="77777777" w:rsidR="005361A3" w:rsidRDefault="005361A3" w:rsidP="005361A3">
      <w:proofErr w:type="gramStart"/>
      <w:r>
        <w:t>Deflasjon  –</w:t>
      </w:r>
      <w:proofErr w:type="gramEnd"/>
      <w:r>
        <w:t xml:space="preserve"> hvorfor er dette farlig?</w:t>
      </w:r>
      <w:r w:rsidRPr="00975AAC">
        <w:t xml:space="preserve"> </w:t>
      </w:r>
    </w:p>
    <w:p w14:paraId="513858F1" w14:textId="77777777" w:rsidR="005361A3" w:rsidRDefault="005361A3" w:rsidP="005361A3">
      <w:r>
        <w:t xml:space="preserve">Forklare litt om konsekvenser av deflasjon – dårlig økonomisk vekst </w:t>
      </w:r>
    </w:p>
    <w:p w14:paraId="79B8E62C" w14:textId="77777777" w:rsidR="005361A3" w:rsidRDefault="005361A3" w:rsidP="005361A3">
      <w:r>
        <w:t xml:space="preserve">lav realrente -&gt; billig å låne, folk tar opp mer </w:t>
      </w:r>
      <w:proofErr w:type="gramStart"/>
      <w:r>
        <w:t>lån…</w:t>
      </w:r>
      <w:proofErr w:type="gramEnd"/>
    </w:p>
    <w:p w14:paraId="456310E8" w14:textId="77777777" w:rsidR="005361A3" w:rsidRPr="007D3DA5" w:rsidRDefault="005361A3" w:rsidP="005361A3">
      <w:r>
        <w:rPr>
          <w:rFonts w:ascii="Arial" w:hAnsi="Arial" w:cs="Arial"/>
          <w:b/>
          <w:bCs/>
          <w:color w:val="202124"/>
          <w:shd w:val="clear" w:color="auto" w:fill="FFFFFF"/>
        </w:rPr>
        <w:lastRenderedPageBreak/>
        <w:t>Realrenten</w:t>
      </w:r>
      <w:r>
        <w:rPr>
          <w:rFonts w:ascii="Arial" w:hAnsi="Arial" w:cs="Arial"/>
          <w:color w:val="202124"/>
          <w:shd w:val="clear" w:color="auto" w:fill="FFFFFF"/>
        </w:rPr>
        <w:t> etter skatt tilsvarer nominell rente fratrukket inflasjon og eventuelle skatter, og hvis dette resultatet blir </w:t>
      </w:r>
      <w:r>
        <w:rPr>
          <w:rFonts w:ascii="Arial" w:hAnsi="Arial" w:cs="Arial"/>
          <w:b/>
          <w:bCs/>
          <w:color w:val="202124"/>
          <w:shd w:val="clear" w:color="auto" w:fill="FFFFFF"/>
        </w:rPr>
        <w:t>negativt</w:t>
      </w:r>
      <w:r>
        <w:rPr>
          <w:rFonts w:ascii="Arial" w:hAnsi="Arial" w:cs="Arial"/>
          <w:color w:val="202124"/>
          <w:shd w:val="clear" w:color="auto" w:fill="FFFFFF"/>
        </w:rPr>
        <w:t>, får man helt enkelt betalt for å låne penger. I praksis vil dette </w:t>
      </w:r>
      <w:r>
        <w:rPr>
          <w:rFonts w:ascii="Arial" w:hAnsi="Arial" w:cs="Arial"/>
          <w:b/>
          <w:bCs/>
          <w:color w:val="202124"/>
          <w:shd w:val="clear" w:color="auto" w:fill="FFFFFF"/>
        </w:rPr>
        <w:t>bety</w:t>
      </w:r>
      <w:r>
        <w:rPr>
          <w:rFonts w:ascii="Arial" w:hAnsi="Arial" w:cs="Arial"/>
          <w:color w:val="202124"/>
          <w:shd w:val="clear" w:color="auto" w:fill="FFFFFF"/>
        </w:rPr>
        <w:t> at et lån vil bli mindre for hvert år så lenge </w:t>
      </w:r>
      <w:r>
        <w:rPr>
          <w:rFonts w:ascii="Arial" w:hAnsi="Arial" w:cs="Arial"/>
          <w:b/>
          <w:bCs/>
          <w:color w:val="202124"/>
          <w:shd w:val="clear" w:color="auto" w:fill="FFFFFF"/>
        </w:rPr>
        <w:t>realrenten</w:t>
      </w:r>
      <w:r>
        <w:rPr>
          <w:rFonts w:ascii="Arial" w:hAnsi="Arial" w:cs="Arial"/>
          <w:color w:val="202124"/>
          <w:shd w:val="clear" w:color="auto" w:fill="FFFFFF"/>
        </w:rPr>
        <w:t> er </w:t>
      </w:r>
      <w:r>
        <w:rPr>
          <w:rFonts w:ascii="Arial" w:hAnsi="Arial" w:cs="Arial"/>
          <w:b/>
          <w:bCs/>
          <w:color w:val="202124"/>
          <w:shd w:val="clear" w:color="auto" w:fill="FFFFFF"/>
        </w:rPr>
        <w:t>negativ</w:t>
      </w:r>
    </w:p>
    <w:p w14:paraId="048C75EB" w14:textId="77777777" w:rsidR="005361A3" w:rsidRPr="001C7C6F" w:rsidRDefault="005361A3" w:rsidP="005361A3">
      <w:pPr>
        <w:rPr>
          <w:rFonts w:cstheme="minorHAnsi"/>
          <w:color w:val="202124"/>
          <w:shd w:val="clear" w:color="auto" w:fill="FFFFFF"/>
        </w:rPr>
      </w:pPr>
      <w:r>
        <w:t xml:space="preserve">Hvis vi derimot ser på utviklingen i realrenten, kan vi se store svingninger. Realrenten finner man ved å </w:t>
      </w:r>
      <w:bookmarkStart w:id="8" w:name="_Hlk121415699"/>
      <w:r>
        <w:t xml:space="preserve">ta </w:t>
      </w:r>
      <w:r>
        <w:rPr>
          <w:rFonts w:ascii="Arial" w:hAnsi="Arial" w:cs="Arial"/>
          <w:b/>
          <w:bCs/>
          <w:color w:val="202124"/>
          <w:shd w:val="clear" w:color="auto" w:fill="FFFFFF"/>
        </w:rPr>
        <w:t>(Nominell rente – Inflasjon)</w:t>
      </w:r>
      <w:proofErr w:type="gramStart"/>
      <w:r>
        <w:rPr>
          <w:rFonts w:ascii="Arial" w:hAnsi="Arial" w:cs="Arial"/>
          <w:b/>
          <w:bCs/>
          <w:color w:val="202124"/>
          <w:shd w:val="clear" w:color="auto" w:fill="FFFFFF"/>
        </w:rPr>
        <w:t>/(</w:t>
      </w:r>
      <w:proofErr w:type="gramEnd"/>
      <w:r>
        <w:rPr>
          <w:rFonts w:ascii="Arial" w:hAnsi="Arial" w:cs="Arial"/>
          <w:b/>
          <w:bCs/>
          <w:color w:val="202124"/>
          <w:shd w:val="clear" w:color="auto" w:fill="FFFFFF"/>
        </w:rPr>
        <w:t>1 + Inflasjon/100)</w:t>
      </w:r>
      <w:bookmarkEnd w:id="8"/>
      <w:r>
        <w:rPr>
          <w:rFonts w:ascii="Arial" w:hAnsi="Arial" w:cs="Arial"/>
          <w:b/>
          <w:bCs/>
          <w:color w:val="202124"/>
          <w:shd w:val="clear" w:color="auto" w:fill="FFFFFF"/>
        </w:rPr>
        <w:t xml:space="preserve">. </w:t>
      </w:r>
      <w:r w:rsidRPr="001C7C6F">
        <w:rPr>
          <w:rFonts w:cstheme="minorHAnsi"/>
          <w:color w:val="202124"/>
          <w:shd w:val="clear" w:color="auto" w:fill="FFFFFF"/>
        </w:rPr>
        <w:t>Dette forteller oss at når inflasjonen</w:t>
      </w:r>
      <w:r w:rsidRPr="003576E5">
        <w:t xml:space="preserve"> øker</w:t>
      </w:r>
      <w:r>
        <w:rPr>
          <w:rFonts w:ascii="Arial" w:hAnsi="Arial" w:cs="Arial"/>
          <w:b/>
          <w:bCs/>
          <w:color w:val="202124"/>
          <w:shd w:val="clear" w:color="auto" w:fill="FFFFFF"/>
        </w:rPr>
        <w:t xml:space="preserve"> </w:t>
      </w:r>
      <w:r>
        <w:rPr>
          <w:rFonts w:cstheme="minorHAnsi"/>
          <w:color w:val="202124"/>
          <w:shd w:val="clear" w:color="auto" w:fill="FFFFFF"/>
        </w:rPr>
        <w:t xml:space="preserve">mye, mens nominell rente holdes lavt, vil realrenten falle mye. Som vi kan se på grafen under, er det en klar sammenheng mellom realrente og inflasjon. </w:t>
      </w:r>
    </w:p>
    <w:p w14:paraId="1B945F7C" w14:textId="77777777" w:rsidR="005361A3" w:rsidRDefault="005361A3" w:rsidP="005361A3">
      <w:r>
        <w:t>Dette er også et virkemiddel for å justere inflasjon, selv om dette ikke var noe mål for myndighetene.  Realrenten økte, som følge av at inflasjon falt fra 1918. Nominell rente – stabil</w:t>
      </w:r>
    </w:p>
    <w:p w14:paraId="261FEAD8" w14:textId="77777777" w:rsidR="005361A3" w:rsidRDefault="005361A3" w:rsidP="005361A3"/>
    <w:p w14:paraId="31812F4B" w14:textId="77777777" w:rsidR="005361A3" w:rsidRDefault="005361A3" w:rsidP="005361A3"/>
    <w:p w14:paraId="44002D62" w14:textId="77777777" w:rsidR="005361A3" w:rsidRDefault="005361A3" w:rsidP="005361A3">
      <w:r>
        <w:t>Forklare sammenheng mellom inflasjon, nominell rente og realrente</w:t>
      </w:r>
    </w:p>
    <w:p w14:paraId="55D9D9F9" w14:textId="77777777" w:rsidR="005361A3" w:rsidRDefault="005361A3" w:rsidP="005361A3">
      <w:r>
        <w:t>Forklare grafen</w:t>
      </w:r>
    </w:p>
    <w:p w14:paraId="36E41ED7" w14:textId="77777777" w:rsidR="00145F32" w:rsidRDefault="00145F32" w:rsidP="00145F32">
      <w:r w:rsidRPr="00071553">
        <w:rPr>
          <w:sz w:val="24"/>
          <w:szCs w:val="24"/>
        </w:rPr>
        <w:t xml:space="preserve">Realrenten gikk opp fra -25% til 25%. </w:t>
      </w:r>
      <w:r>
        <w:rPr>
          <w:sz w:val="24"/>
          <w:szCs w:val="24"/>
        </w:rPr>
        <w:t xml:space="preserve">Inflasjon falt -&gt; deflasjon syklus. Lavere </w:t>
      </w:r>
      <w:proofErr w:type="gramStart"/>
      <w:r>
        <w:rPr>
          <w:sz w:val="24"/>
          <w:szCs w:val="24"/>
        </w:rPr>
        <w:t>lønning…</w:t>
      </w:r>
      <w:proofErr w:type="gramEnd"/>
      <w:r>
        <w:rPr>
          <w:sz w:val="24"/>
          <w:szCs w:val="24"/>
        </w:rPr>
        <w:t xml:space="preserve"> </w:t>
      </w:r>
      <w:r w:rsidRPr="00071553">
        <w:rPr>
          <w:sz w:val="24"/>
          <w:szCs w:val="24"/>
        </w:rPr>
        <w:t>Deflasjon som konsekvens av stor økning i realrenten. Det ble mye dyrere å betjene lånene sine.</w:t>
      </w:r>
    </w:p>
    <w:p w14:paraId="687FEA61" w14:textId="77777777" w:rsidR="00145F32" w:rsidRDefault="00145F32" w:rsidP="00145F32">
      <w:pPr>
        <w:rPr>
          <w:sz w:val="24"/>
          <w:szCs w:val="24"/>
        </w:rPr>
      </w:pPr>
      <w:r>
        <w:rPr>
          <w:sz w:val="24"/>
          <w:szCs w:val="24"/>
        </w:rPr>
        <w:t xml:space="preserve">Som sagt, falt inflasjonen og man gikk inn i en deflasjon. </w:t>
      </w:r>
    </w:p>
    <w:p w14:paraId="60347779" w14:textId="77777777" w:rsidR="00052E5E" w:rsidRDefault="00052E5E" w:rsidP="00BF0F6E">
      <w:pPr>
        <w:rPr>
          <w:b/>
          <w:bCs/>
          <w:sz w:val="24"/>
          <w:szCs w:val="24"/>
        </w:rPr>
      </w:pPr>
    </w:p>
    <w:p w14:paraId="3FE2BDF5" w14:textId="43DA0244" w:rsidR="00A86F52" w:rsidRPr="00E75B05" w:rsidRDefault="00B2711D" w:rsidP="00A86F52">
      <w:pPr>
        <w:rPr>
          <w:b/>
          <w:bCs/>
          <w:sz w:val="24"/>
          <w:szCs w:val="24"/>
        </w:rPr>
      </w:pPr>
      <w:r w:rsidRPr="00B2711D">
        <w:rPr>
          <w:b/>
          <w:bCs/>
          <w:sz w:val="24"/>
          <w:szCs w:val="24"/>
        </w:rPr>
        <w:t>3. avsnitt</w:t>
      </w:r>
      <w:r w:rsidR="00E75B05">
        <w:rPr>
          <w:b/>
          <w:bCs/>
          <w:sz w:val="24"/>
          <w:szCs w:val="24"/>
        </w:rPr>
        <w:t>. Konkurser</w:t>
      </w:r>
      <w:r w:rsidR="00A86F52">
        <w:rPr>
          <w:b/>
          <w:bCs/>
          <w:sz w:val="24"/>
          <w:szCs w:val="24"/>
        </w:rPr>
        <w:t xml:space="preserve">/ </w:t>
      </w:r>
      <w:r w:rsidR="00A86F52">
        <w:rPr>
          <w:b/>
          <w:bCs/>
          <w:sz w:val="24"/>
          <w:szCs w:val="24"/>
        </w:rPr>
        <w:t xml:space="preserve">Årsakssammenheng mellom pengepolitikk og konkurser </w:t>
      </w:r>
    </w:p>
    <w:p w14:paraId="568003FA" w14:textId="75F65FC7" w:rsidR="001F5340" w:rsidRDefault="001F5340" w:rsidP="00BF0F6E">
      <w:pPr>
        <w:rPr>
          <w:b/>
          <w:bCs/>
          <w:sz w:val="24"/>
          <w:szCs w:val="24"/>
        </w:rPr>
      </w:pPr>
      <w:r>
        <w:rPr>
          <w:b/>
          <w:bCs/>
          <w:sz w:val="24"/>
          <w:szCs w:val="24"/>
        </w:rPr>
        <w:t xml:space="preserve">Hvorfor gikk så mange konkurs. 2 hovedgrunner som henger tett sammen. </w:t>
      </w:r>
    </w:p>
    <w:p w14:paraId="557E09D1" w14:textId="164E0DCE" w:rsidR="008166FD" w:rsidRDefault="001F5340" w:rsidP="00BF0F6E">
      <w:pPr>
        <w:rPr>
          <w:sz w:val="24"/>
          <w:szCs w:val="24"/>
        </w:rPr>
      </w:pPr>
      <w:r w:rsidRPr="00071553">
        <w:rPr>
          <w:sz w:val="24"/>
          <w:szCs w:val="24"/>
        </w:rPr>
        <w:t xml:space="preserve">Utlån fra banker var ekstremt høy fordi realrenten var så lav. Du fikk penger for å låne penger. Bankene låner penger og låner de ut videre for en høyere pris. </w:t>
      </w:r>
    </w:p>
    <w:p w14:paraId="4B744BE9" w14:textId="7791623B" w:rsidR="00071553" w:rsidRPr="00071553" w:rsidRDefault="00071553" w:rsidP="00BF0F6E">
      <w:pPr>
        <w:rPr>
          <w:sz w:val="24"/>
          <w:szCs w:val="24"/>
        </w:rPr>
      </w:pPr>
      <w:r w:rsidRPr="00071553">
        <w:rPr>
          <w:sz w:val="24"/>
          <w:szCs w:val="24"/>
          <w:highlight w:val="yellow"/>
        </w:rPr>
        <w:t xml:space="preserve">Graf på </w:t>
      </w:r>
      <w:r w:rsidRPr="00875FC5">
        <w:rPr>
          <w:sz w:val="24"/>
          <w:szCs w:val="24"/>
          <w:highlight w:val="yellow"/>
        </w:rPr>
        <w:t>utlån</w:t>
      </w:r>
      <w:r w:rsidR="00875FC5" w:rsidRPr="00875FC5">
        <w:rPr>
          <w:sz w:val="24"/>
          <w:szCs w:val="24"/>
          <w:highlight w:val="yellow"/>
        </w:rPr>
        <w:t xml:space="preserve"> og realrente</w:t>
      </w:r>
    </w:p>
    <w:p w14:paraId="4139924F" w14:textId="6BB122D7" w:rsidR="00071553" w:rsidRPr="00875FC5" w:rsidRDefault="001F5340" w:rsidP="00BF0F6E">
      <w:pPr>
        <w:rPr>
          <w:sz w:val="24"/>
          <w:szCs w:val="24"/>
        </w:rPr>
      </w:pPr>
      <w:bookmarkStart w:id="9" w:name="_Hlk121335295"/>
      <w:r w:rsidRPr="00071553">
        <w:rPr>
          <w:sz w:val="24"/>
          <w:szCs w:val="24"/>
        </w:rPr>
        <w:t xml:space="preserve">Realrenten gikk opp fra -25% til 25%. </w:t>
      </w:r>
      <w:r w:rsidR="00875FC5">
        <w:rPr>
          <w:sz w:val="24"/>
          <w:szCs w:val="24"/>
        </w:rPr>
        <w:t xml:space="preserve">Inflasjon falt -&gt; deflasjon syklus. Lavere </w:t>
      </w:r>
      <w:proofErr w:type="gramStart"/>
      <w:r w:rsidR="00875FC5">
        <w:rPr>
          <w:sz w:val="24"/>
          <w:szCs w:val="24"/>
        </w:rPr>
        <w:t>lønning…</w:t>
      </w:r>
      <w:proofErr w:type="gramEnd"/>
      <w:r w:rsidR="00875FC5">
        <w:rPr>
          <w:sz w:val="24"/>
          <w:szCs w:val="24"/>
        </w:rPr>
        <w:t xml:space="preserve"> </w:t>
      </w:r>
      <w:r w:rsidRPr="00071553">
        <w:rPr>
          <w:sz w:val="24"/>
          <w:szCs w:val="24"/>
        </w:rPr>
        <w:t xml:space="preserve">Deflasjon som </w:t>
      </w:r>
      <w:r w:rsidR="00071553" w:rsidRPr="00071553">
        <w:rPr>
          <w:sz w:val="24"/>
          <w:szCs w:val="24"/>
        </w:rPr>
        <w:t>konsekvens</w:t>
      </w:r>
      <w:r w:rsidRPr="00071553">
        <w:rPr>
          <w:sz w:val="24"/>
          <w:szCs w:val="24"/>
        </w:rPr>
        <w:t xml:space="preserve"> av stor økning i realrenten. Det ble mye dyrere å betjene lånene sine.</w:t>
      </w:r>
      <w:bookmarkEnd w:id="9"/>
      <w:r w:rsidRPr="00071553">
        <w:rPr>
          <w:sz w:val="24"/>
          <w:szCs w:val="24"/>
        </w:rPr>
        <w:t xml:space="preserve"> </w:t>
      </w:r>
      <w:bookmarkStart w:id="10" w:name="_Hlk121335314"/>
      <w:r w:rsidRPr="00071553">
        <w:rPr>
          <w:sz w:val="24"/>
          <w:szCs w:val="24"/>
        </w:rPr>
        <w:t>Bankene får ikke inn pengene de har lånt ut og har derfor ikke nok penger å betale alle lånene sine</w:t>
      </w:r>
      <w:r w:rsidR="00071553" w:rsidRPr="00071553">
        <w:rPr>
          <w:sz w:val="24"/>
          <w:szCs w:val="24"/>
        </w:rPr>
        <w:t xml:space="preserve">. Prisfall fører til at reelle gjeldsbyrden øker. Priser og lønninger faller så lånet ditt blir dyrere reelt sett. </w:t>
      </w:r>
      <w:bookmarkEnd w:id="10"/>
    </w:p>
    <w:p w14:paraId="41681B1E" w14:textId="4CE7AC6A" w:rsidR="00071553" w:rsidRDefault="00071553" w:rsidP="00BF0F6E">
      <w:pPr>
        <w:rPr>
          <w:sz w:val="24"/>
          <w:szCs w:val="24"/>
        </w:rPr>
      </w:pPr>
      <w:r w:rsidRPr="00071553">
        <w:rPr>
          <w:sz w:val="24"/>
          <w:szCs w:val="24"/>
        </w:rPr>
        <w:t>Forklare årsakssammenhengen mellom realrente og konkurser</w:t>
      </w:r>
    </w:p>
    <w:p w14:paraId="6ECE4934" w14:textId="62C0C052" w:rsidR="00071553" w:rsidRPr="00071553" w:rsidRDefault="00071553" w:rsidP="00BF0F6E">
      <w:pPr>
        <w:rPr>
          <w:sz w:val="24"/>
          <w:szCs w:val="24"/>
        </w:rPr>
      </w:pPr>
      <w:r w:rsidRPr="00071553">
        <w:rPr>
          <w:sz w:val="24"/>
          <w:szCs w:val="24"/>
          <w:highlight w:val="yellow"/>
        </w:rPr>
        <w:t>Graf som viser sammenhengen</w:t>
      </w:r>
    </w:p>
    <w:p w14:paraId="7C226F3E" w14:textId="77777777" w:rsidR="001F5340" w:rsidRDefault="001F5340" w:rsidP="00BF0F6E">
      <w:pPr>
        <w:rPr>
          <w:b/>
          <w:bCs/>
          <w:i/>
          <w:iCs/>
        </w:rPr>
      </w:pPr>
    </w:p>
    <w:p w14:paraId="11FA083D" w14:textId="4EE32C2C" w:rsidR="00883B58" w:rsidRPr="00883B58" w:rsidRDefault="00883B58" w:rsidP="00BF0F6E">
      <w:pPr>
        <w:rPr>
          <w:b/>
          <w:bCs/>
          <w:i/>
          <w:iCs/>
        </w:rPr>
      </w:pPr>
      <w:r w:rsidRPr="00B136FE">
        <w:rPr>
          <w:b/>
          <w:bCs/>
          <w:i/>
          <w:iCs/>
        </w:rPr>
        <w:t xml:space="preserve">Hva kjennetegnet de harde 1920-årene? </w:t>
      </w:r>
      <w:r>
        <w:rPr>
          <w:b/>
          <w:bCs/>
          <w:i/>
          <w:iCs/>
        </w:rPr>
        <w:t xml:space="preserve">Hva var </w:t>
      </w:r>
      <w:r w:rsidR="00F10FB9">
        <w:rPr>
          <w:b/>
          <w:bCs/>
          <w:i/>
          <w:iCs/>
        </w:rPr>
        <w:t>konsekvensen</w:t>
      </w:r>
      <w:r>
        <w:rPr>
          <w:b/>
          <w:bCs/>
          <w:i/>
          <w:iCs/>
        </w:rPr>
        <w:t xml:space="preserve"> av den pengepolitikken</w:t>
      </w:r>
    </w:p>
    <w:p w14:paraId="4FA18F04" w14:textId="3D2F9A09" w:rsidR="00E84FFE" w:rsidRDefault="00883B58" w:rsidP="00BF0F6E">
      <w:r>
        <w:t xml:space="preserve">Et annet </w:t>
      </w:r>
      <w:r w:rsidR="008746C1">
        <w:t>økonomisk</w:t>
      </w:r>
      <w:r>
        <w:t xml:space="preserve"> forhold som kjennetegnet de harde 1920-årene er konkurser. Hvorfor fikk vi en enorm økning i anta</w:t>
      </w:r>
      <w:r w:rsidR="00D66667">
        <w:t>l</w:t>
      </w:r>
      <w:r>
        <w:t xml:space="preserve">l konkurser. Dirkete årsakssammenheng mellom </w:t>
      </w:r>
      <w:r w:rsidR="00D66667">
        <w:t>renteøkning (</w:t>
      </w:r>
      <w:r>
        <w:t xml:space="preserve">pengepolitikken/myndighetene sitt pengemessige oppryddingsarbeid) og konkurser. Andre forhold som påvirket bedrifter og selskaper. For eksempel utlån fra banker, aksjekurs, deflasjon, </w:t>
      </w:r>
      <w:r w:rsidR="00D66667">
        <w:lastRenderedPageBreak/>
        <w:t>arbeidsledighet (</w:t>
      </w:r>
      <w:r w:rsidR="00E84FFE">
        <w:t>kutt i antall ansatte</w:t>
      </w:r>
      <w:proofErr w:type="gramStart"/>
      <w:r w:rsidR="00E84FFE">
        <w:t>)…</w:t>
      </w:r>
      <w:proofErr w:type="gramEnd"/>
      <w:r w:rsidR="00E84FFE">
        <w:t xml:space="preserve"> rente som gjorde at bedrifter måtte kutte i antall ansatte?, Banker gikk konkurs, som følge av at folk var høyt belånt, mistet store summer i børskrakket, som </w:t>
      </w:r>
      <w:r w:rsidR="00534D2F">
        <w:t>gjorde</w:t>
      </w:r>
      <w:r w:rsidR="00E84FFE">
        <w:t xml:space="preserve"> at de ikke kunne betale tilbake. Bankene fikk ikke inntekter og gikk konkurs. Dette førte til en bølge av konkurser i ulike selskaper, som følge av at bankene fikk det så tøft som de gjorde. </w:t>
      </w:r>
    </w:p>
    <w:p w14:paraId="4868336F" w14:textId="75CC2614" w:rsidR="00E84FFE" w:rsidRDefault="00E84FFE" w:rsidP="00BF0F6E">
      <w:r>
        <w:t xml:space="preserve">Grafer på </w:t>
      </w:r>
      <w:r w:rsidR="00D66667">
        <w:t>konkurser …</w:t>
      </w:r>
      <w:r>
        <w:t>.</w:t>
      </w:r>
    </w:p>
    <w:p w14:paraId="700F48E0" w14:textId="7C703748" w:rsidR="00E84FFE" w:rsidRPr="00A86F52" w:rsidRDefault="00E84FFE" w:rsidP="00BF0F6E">
      <w:r>
        <w:t xml:space="preserve">Grafer på andre konsekvenser eller elementer som kan forklare det økonomiske forholdet som kjennetegnet </w:t>
      </w:r>
      <w:proofErr w:type="gramStart"/>
      <w:r>
        <w:t>perioden…</w:t>
      </w:r>
      <w:proofErr w:type="gramEnd"/>
      <w:r>
        <w:t>. (</w:t>
      </w:r>
      <w:r w:rsidRPr="008166FD">
        <w:t>Grafer og figurer som viser arbeidsledigheten og andre forhold som kjennetegnet perioden for å vise hva som gjorde at det var så hardt å leve i Norge i disse årene.</w:t>
      </w:r>
      <w:r>
        <w:t>)</w:t>
      </w:r>
    </w:p>
    <w:p w14:paraId="68A382C5" w14:textId="2EB805F9" w:rsidR="003040C2" w:rsidRPr="00B136FE" w:rsidRDefault="003040C2" w:rsidP="00BF0F6E">
      <w:pPr>
        <w:rPr>
          <w:i/>
          <w:iCs/>
        </w:rPr>
      </w:pPr>
      <w:r w:rsidRPr="00B136FE">
        <w:rPr>
          <w:i/>
          <w:iCs/>
        </w:rPr>
        <w:t>Grafer, forklaringer og statistikk som viser hvilke forhold som kjennetegnet perioden, og som viser hvorfor depresjonen oppsto, eller hvorfor den var så hard.</w:t>
      </w:r>
      <w:r w:rsidR="008166FD" w:rsidRPr="00B136FE">
        <w:rPr>
          <w:i/>
          <w:iCs/>
        </w:rPr>
        <w:t xml:space="preserve"> </w:t>
      </w:r>
      <w:proofErr w:type="gramStart"/>
      <w:r w:rsidR="008166FD" w:rsidRPr="00B136FE">
        <w:rPr>
          <w:i/>
          <w:iCs/>
        </w:rPr>
        <w:t>Arbeidsledighet…</w:t>
      </w:r>
      <w:proofErr w:type="gramEnd"/>
      <w:r w:rsidR="00E84FFE">
        <w:rPr>
          <w:i/>
          <w:iCs/>
        </w:rPr>
        <w:t xml:space="preserve"> Konkurser</w:t>
      </w:r>
    </w:p>
    <w:p w14:paraId="15AA79C8" w14:textId="77777777" w:rsidR="00A86F52" w:rsidRDefault="00A86F52" w:rsidP="00BF0F6E">
      <w:pPr>
        <w:rPr>
          <w:sz w:val="24"/>
          <w:szCs w:val="24"/>
        </w:rPr>
      </w:pPr>
    </w:p>
    <w:p w14:paraId="781C9AEC" w14:textId="77777777" w:rsidR="00A86F52" w:rsidRDefault="00A86F52" w:rsidP="00BF0F6E">
      <w:pPr>
        <w:rPr>
          <w:sz w:val="24"/>
          <w:szCs w:val="24"/>
        </w:rPr>
      </w:pPr>
    </w:p>
    <w:p w14:paraId="11851FFB" w14:textId="480EBAAF" w:rsidR="00E75B05" w:rsidRDefault="00E75B05" w:rsidP="00BF0F6E">
      <w:pPr>
        <w:rPr>
          <w:sz w:val="24"/>
          <w:szCs w:val="24"/>
        </w:rPr>
      </w:pPr>
      <w:r>
        <w:rPr>
          <w:sz w:val="24"/>
          <w:szCs w:val="24"/>
        </w:rPr>
        <w:t>Graf- rente og konkurser</w:t>
      </w:r>
    </w:p>
    <w:p w14:paraId="0E8FB3BA" w14:textId="0449D84B" w:rsidR="00E75B05" w:rsidRDefault="00E75B05" w:rsidP="00E75B05">
      <w:r>
        <w:t xml:space="preserve">forklare hvorfor dataene er relevante og gi en grundig beskrivelse av grafens utvikling. </w:t>
      </w:r>
    </w:p>
    <w:p w14:paraId="2ED588DB" w14:textId="77777777" w:rsidR="00441A76" w:rsidRDefault="0096658A" w:rsidP="00E75B05">
      <w:bookmarkStart w:id="11" w:name="_Hlk121335539"/>
      <w:r>
        <w:t xml:space="preserve">Vi hentet data på realrenten, som er renten som </w:t>
      </w:r>
      <w:proofErr w:type="gramStart"/>
      <w:r>
        <w:t>……  ,</w:t>
      </w:r>
      <w:proofErr w:type="gramEnd"/>
      <w:r>
        <w:t xml:space="preserve"> Norges bank.. . Dataen på realrenten, er relevant når vi ser på hvorfor vi fikk de harde 1920-årene og hva som kjennetegnet perioden. Dette er fordi rentenivået forteller oss om økonomien, befolknings </w:t>
      </w:r>
      <w:proofErr w:type="gramStart"/>
      <w:r>
        <w:t>kjøpekraft…</w:t>
      </w:r>
      <w:proofErr w:type="gramEnd"/>
      <w:r>
        <w:t xml:space="preserve"> ? . Sammenhengen mellom realrenten og konkurser er det vi valgte å se på, fordi begge er to økonomiske forhold som helt klart kjennetegnet Norge på 1920-tallet. Vi ser på grafen at søylediagrammet viser antall konkurser på venstre y-akse, mens realrenten er vist med en rød graf med verdien på høyre y-akse. Vi ser en årsakssammenheng mellom rentenivå og antall konkurser. Når rentenivået var på det laveste, som var tilfelle i 1918, var antall konkurser også på sitt laveste i perioden 1900-1930. Vi kan tenke oss at det er en årsakssammenheng mellom de to forholdene, men at det også er mange andre faktorer som spiller inn. </w:t>
      </w:r>
    </w:p>
    <w:bookmarkEnd w:id="11"/>
    <w:p w14:paraId="6EE7B030" w14:textId="10307A6E" w:rsidR="00441A76" w:rsidRDefault="0096658A" w:rsidP="00E75B05">
      <w:r>
        <w:t xml:space="preserve">Forklare mer om utviklingen på </w:t>
      </w:r>
      <w:proofErr w:type="spellStart"/>
      <w:proofErr w:type="gramStart"/>
      <w:r>
        <w:t>grfaen</w:t>
      </w:r>
      <w:proofErr w:type="spellEnd"/>
      <w:r>
        <w:t>…</w:t>
      </w:r>
      <w:proofErr w:type="gramEnd"/>
      <w:r>
        <w:t>.</w:t>
      </w:r>
      <w:r w:rsidR="00441A76">
        <w:t xml:space="preserve"> Når renten gikk opp, ble det flere </w:t>
      </w:r>
      <w:proofErr w:type="gramStart"/>
      <w:r w:rsidR="00441A76">
        <w:t>konkurser…</w:t>
      </w:r>
      <w:proofErr w:type="gramEnd"/>
    </w:p>
    <w:p w14:paraId="23D1D0FD" w14:textId="77777777" w:rsidR="00441A76" w:rsidRDefault="00441A76" w:rsidP="00E75B05"/>
    <w:p w14:paraId="1FFB6CD8" w14:textId="50F00A8E" w:rsidR="00E75B05" w:rsidRPr="008166FD" w:rsidRDefault="0096658A" w:rsidP="00E75B05">
      <w:r>
        <w:t xml:space="preserve">Forklare mer rundt årsakssammenhengen mellom de to forholdene, og hvilke andre faktorer som spiller inn. Vise kunnskap og forståelse om at denne harde perioden var et resultat av flere </w:t>
      </w:r>
      <w:proofErr w:type="gramStart"/>
      <w:r>
        <w:t>faktorer….</w:t>
      </w:r>
      <w:proofErr w:type="gramEnd"/>
      <w:r>
        <w:t xml:space="preserve">. </w:t>
      </w:r>
    </w:p>
    <w:p w14:paraId="210B712B" w14:textId="46806C83" w:rsidR="00E75B05" w:rsidRDefault="00624A97" w:rsidP="00BF0F6E">
      <w:pPr>
        <w:rPr>
          <w:sz w:val="24"/>
          <w:szCs w:val="24"/>
        </w:rPr>
      </w:pPr>
      <w:r>
        <w:rPr>
          <w:sz w:val="24"/>
          <w:szCs w:val="24"/>
        </w:rPr>
        <w:t xml:space="preserve">Deflasjon sin betydning/ konsekvens på økonomien. Realrente på 25%. Hva har det å si for økonomien? </w:t>
      </w:r>
    </w:p>
    <w:p w14:paraId="7FA05013" w14:textId="3994C1A0" w:rsidR="00E75B05" w:rsidRDefault="00624A97" w:rsidP="00BF0F6E">
      <w:pPr>
        <w:rPr>
          <w:sz w:val="24"/>
          <w:szCs w:val="24"/>
        </w:rPr>
      </w:pPr>
      <w:r>
        <w:rPr>
          <w:sz w:val="24"/>
          <w:szCs w:val="24"/>
        </w:rPr>
        <w:t>Pari politikken. Ekspansiv pengepolitikk(pengemengde). Rentepolitikk</w:t>
      </w:r>
    </w:p>
    <w:p w14:paraId="1AD4F5C3" w14:textId="4171D6B6" w:rsidR="00941E5C" w:rsidRDefault="00941E5C" w:rsidP="00BF0F6E">
      <w:pPr>
        <w:rPr>
          <w:sz w:val="24"/>
          <w:szCs w:val="24"/>
        </w:rPr>
      </w:pPr>
      <w:r>
        <w:rPr>
          <w:sz w:val="24"/>
          <w:szCs w:val="24"/>
        </w:rPr>
        <w:t>Prisen på kroner høy etterspørsel etter kroner, pari kurs redusere pengemengde = øke renten</w:t>
      </w:r>
    </w:p>
    <w:p w14:paraId="4746EDD7" w14:textId="747D3FD5" w:rsidR="00941E5C" w:rsidRDefault="00941E5C" w:rsidP="00BF0F6E">
      <w:pPr>
        <w:rPr>
          <w:sz w:val="24"/>
          <w:szCs w:val="24"/>
        </w:rPr>
      </w:pPr>
      <w:r>
        <w:rPr>
          <w:sz w:val="24"/>
          <w:szCs w:val="24"/>
        </w:rPr>
        <w:t xml:space="preserve">Prisen på penger </w:t>
      </w:r>
    </w:p>
    <w:p w14:paraId="0406C392" w14:textId="3ACD1C1B" w:rsidR="00941E5C" w:rsidRDefault="00941E5C" w:rsidP="00BF0F6E">
      <w:pPr>
        <w:rPr>
          <w:sz w:val="24"/>
          <w:szCs w:val="24"/>
        </w:rPr>
      </w:pPr>
      <w:r>
        <w:rPr>
          <w:sz w:val="24"/>
          <w:szCs w:val="24"/>
        </w:rPr>
        <w:t xml:space="preserve">Gullverdi </w:t>
      </w:r>
    </w:p>
    <w:p w14:paraId="69BC00C9" w14:textId="165E7F78" w:rsidR="00941E5C" w:rsidRDefault="00941E5C" w:rsidP="00BF0F6E">
      <w:pPr>
        <w:rPr>
          <w:sz w:val="24"/>
          <w:szCs w:val="24"/>
        </w:rPr>
      </w:pPr>
      <w:r>
        <w:rPr>
          <w:sz w:val="24"/>
          <w:szCs w:val="24"/>
        </w:rPr>
        <w:t>Kroneverd</w:t>
      </w:r>
      <w:r w:rsidR="00071553">
        <w:rPr>
          <w:sz w:val="24"/>
          <w:szCs w:val="24"/>
        </w:rPr>
        <w:t>i</w:t>
      </w:r>
    </w:p>
    <w:p w14:paraId="489BA24A" w14:textId="374D1E8B" w:rsidR="00941E5C" w:rsidRDefault="00941E5C" w:rsidP="00BF0F6E">
      <w:pPr>
        <w:rPr>
          <w:sz w:val="24"/>
          <w:szCs w:val="24"/>
        </w:rPr>
      </w:pPr>
      <w:r>
        <w:rPr>
          <w:sz w:val="24"/>
          <w:szCs w:val="24"/>
        </w:rPr>
        <w:lastRenderedPageBreak/>
        <w:t xml:space="preserve">Satt opp </w:t>
      </w:r>
      <w:r w:rsidR="00071553">
        <w:rPr>
          <w:sz w:val="24"/>
          <w:szCs w:val="24"/>
        </w:rPr>
        <w:t>renta</w:t>
      </w:r>
      <w:r>
        <w:rPr>
          <w:sz w:val="24"/>
          <w:szCs w:val="24"/>
        </w:rPr>
        <w:t xml:space="preserve"> for krone </w:t>
      </w:r>
      <w:r w:rsidR="00071553">
        <w:rPr>
          <w:sz w:val="24"/>
          <w:szCs w:val="24"/>
        </w:rPr>
        <w:t>stabil</w:t>
      </w:r>
      <w:r>
        <w:rPr>
          <w:sz w:val="24"/>
          <w:szCs w:val="24"/>
        </w:rPr>
        <w:t xml:space="preserve"> pr</w:t>
      </w:r>
      <w:r w:rsidR="00071553">
        <w:rPr>
          <w:sz w:val="24"/>
          <w:szCs w:val="24"/>
        </w:rPr>
        <w:t>i</w:t>
      </w:r>
      <w:r>
        <w:rPr>
          <w:sz w:val="24"/>
          <w:szCs w:val="24"/>
        </w:rPr>
        <w:t>s mot gull</w:t>
      </w:r>
    </w:p>
    <w:p w14:paraId="76443B4A" w14:textId="0EFB0B25" w:rsidR="00941E5C" w:rsidRDefault="00941E5C" w:rsidP="00BF0F6E">
      <w:pPr>
        <w:rPr>
          <w:sz w:val="24"/>
          <w:szCs w:val="24"/>
        </w:rPr>
      </w:pPr>
      <w:r>
        <w:rPr>
          <w:sz w:val="24"/>
          <w:szCs w:val="24"/>
        </w:rPr>
        <w:t>Krigen var det høy etterspørsel etter kroner da måtte de øke pengemengde for å ha konstant pris mot gull</w:t>
      </w:r>
    </w:p>
    <w:p w14:paraId="4FE744CF" w14:textId="2CCD2243" w:rsidR="008D7B1E" w:rsidRDefault="008D7B1E" w:rsidP="00BF0F6E">
      <w:pPr>
        <w:rPr>
          <w:sz w:val="24"/>
          <w:szCs w:val="24"/>
        </w:rPr>
      </w:pPr>
      <w:r>
        <w:rPr>
          <w:sz w:val="24"/>
          <w:szCs w:val="24"/>
        </w:rPr>
        <w:t>Under krigen kroneverdien økte mot gull. Kroneverdi/mengde gull</w:t>
      </w:r>
    </w:p>
    <w:p w14:paraId="2C971E62" w14:textId="00E9D0C5" w:rsidR="00941E5C" w:rsidRDefault="00941E5C" w:rsidP="00BF0F6E">
      <w:pPr>
        <w:rPr>
          <w:sz w:val="24"/>
          <w:szCs w:val="24"/>
        </w:rPr>
      </w:pPr>
      <w:r>
        <w:rPr>
          <w:sz w:val="24"/>
          <w:szCs w:val="24"/>
        </w:rPr>
        <w:t xml:space="preserve">Ett </w:t>
      </w:r>
      <w:r w:rsidR="00621344">
        <w:rPr>
          <w:sz w:val="24"/>
          <w:szCs w:val="24"/>
        </w:rPr>
        <w:t>operativt</w:t>
      </w:r>
      <w:r>
        <w:rPr>
          <w:sz w:val="24"/>
          <w:szCs w:val="24"/>
        </w:rPr>
        <w:t xml:space="preserve"> mål</w:t>
      </w:r>
    </w:p>
    <w:p w14:paraId="04F43652" w14:textId="39E0E633" w:rsidR="008D7B1E" w:rsidRDefault="008D7B1E" w:rsidP="00BF0F6E">
      <w:pPr>
        <w:rPr>
          <w:sz w:val="24"/>
          <w:szCs w:val="24"/>
        </w:rPr>
      </w:pPr>
      <w:r>
        <w:rPr>
          <w:sz w:val="24"/>
          <w:szCs w:val="24"/>
        </w:rPr>
        <w:t xml:space="preserve">Tilbudet på varer økte etter krigen og etterspørselen etter kroner var lav. </w:t>
      </w:r>
    </w:p>
    <w:p w14:paraId="5FA98687" w14:textId="4B258000" w:rsidR="00941E5C" w:rsidRDefault="00941E5C" w:rsidP="00BF0F6E">
      <w:pPr>
        <w:rPr>
          <w:sz w:val="24"/>
          <w:szCs w:val="24"/>
        </w:rPr>
      </w:pPr>
      <w:r>
        <w:rPr>
          <w:sz w:val="24"/>
          <w:szCs w:val="24"/>
        </w:rPr>
        <w:t xml:space="preserve">Etter krigen gikk </w:t>
      </w:r>
      <w:r w:rsidR="008D7B1E">
        <w:rPr>
          <w:sz w:val="24"/>
          <w:szCs w:val="24"/>
        </w:rPr>
        <w:t xml:space="preserve">lav </w:t>
      </w:r>
    </w:p>
    <w:p w14:paraId="56E21531" w14:textId="3CBD2498" w:rsidR="00941E5C" w:rsidRPr="008D7B1E" w:rsidRDefault="00941E5C" w:rsidP="00BF0F6E">
      <w:pPr>
        <w:rPr>
          <w:sz w:val="24"/>
          <w:szCs w:val="24"/>
        </w:rPr>
      </w:pPr>
      <w:r w:rsidRPr="008D7B1E">
        <w:rPr>
          <w:sz w:val="24"/>
          <w:szCs w:val="24"/>
        </w:rPr>
        <w:t xml:space="preserve">Bank har lånt ut penger til folk, bank låner penger og låner videre for en høyere pris. </w:t>
      </w:r>
    </w:p>
    <w:p w14:paraId="3F31BAE7" w14:textId="0744D88F" w:rsidR="00941E5C" w:rsidRPr="00941E5C" w:rsidRDefault="00941E5C" w:rsidP="00BF0F6E">
      <w:pPr>
        <w:rPr>
          <w:sz w:val="24"/>
          <w:szCs w:val="24"/>
        </w:rPr>
      </w:pPr>
      <w:r w:rsidRPr="00941E5C">
        <w:rPr>
          <w:sz w:val="24"/>
          <w:szCs w:val="24"/>
        </w:rPr>
        <w:t>Rente går opp,</w:t>
      </w:r>
      <w:r>
        <w:rPr>
          <w:sz w:val="24"/>
          <w:szCs w:val="24"/>
        </w:rPr>
        <w:t xml:space="preserve"> blir det </w:t>
      </w:r>
      <w:r w:rsidR="00621344">
        <w:rPr>
          <w:sz w:val="24"/>
          <w:szCs w:val="24"/>
        </w:rPr>
        <w:t>dyrere</w:t>
      </w:r>
      <w:r>
        <w:rPr>
          <w:sz w:val="24"/>
          <w:szCs w:val="24"/>
        </w:rPr>
        <w:t xml:space="preserve"> å betjene låne. Bankene for ikke inn penge de har lånt ut. T</w:t>
      </w:r>
      <w:r w:rsidR="00621344">
        <w:rPr>
          <w:sz w:val="24"/>
          <w:szCs w:val="24"/>
        </w:rPr>
        <w:t>a</w:t>
      </w:r>
      <w:r>
        <w:rPr>
          <w:sz w:val="24"/>
          <w:szCs w:val="24"/>
        </w:rPr>
        <w:t xml:space="preserve">r over gården, dårlig </w:t>
      </w:r>
      <w:proofErr w:type="gramStart"/>
      <w:r>
        <w:rPr>
          <w:sz w:val="24"/>
          <w:szCs w:val="24"/>
        </w:rPr>
        <w:t>pris…</w:t>
      </w:r>
      <w:proofErr w:type="gramEnd"/>
      <w:r>
        <w:rPr>
          <w:sz w:val="24"/>
          <w:szCs w:val="24"/>
        </w:rPr>
        <w:t xml:space="preserve"> Bankene har ikke nok peger til å betale alle lånene. Deflasjon en </w:t>
      </w:r>
      <w:r w:rsidR="00621344">
        <w:rPr>
          <w:sz w:val="24"/>
          <w:szCs w:val="24"/>
        </w:rPr>
        <w:t>konsekvens</w:t>
      </w:r>
      <w:r>
        <w:rPr>
          <w:sz w:val="24"/>
          <w:szCs w:val="24"/>
        </w:rPr>
        <w:t xml:space="preserve"> av høy rente. </w:t>
      </w:r>
      <w:r w:rsidR="00754FBC">
        <w:rPr>
          <w:sz w:val="24"/>
          <w:szCs w:val="24"/>
        </w:rPr>
        <w:t>pr</w:t>
      </w:r>
      <w:r>
        <w:rPr>
          <w:sz w:val="24"/>
          <w:szCs w:val="24"/>
        </w:rPr>
        <w:t xml:space="preserve">iser faller fører, </w:t>
      </w:r>
      <w:r w:rsidR="00754FBC">
        <w:rPr>
          <w:sz w:val="24"/>
          <w:szCs w:val="24"/>
        </w:rPr>
        <w:t>reelle</w:t>
      </w:r>
      <w:r>
        <w:rPr>
          <w:sz w:val="24"/>
          <w:szCs w:val="24"/>
        </w:rPr>
        <w:t xml:space="preserve"> gjeldbyrden øker under </w:t>
      </w:r>
      <w:r w:rsidR="00621344">
        <w:rPr>
          <w:sz w:val="24"/>
          <w:szCs w:val="24"/>
        </w:rPr>
        <w:t>deflasjon</w:t>
      </w:r>
      <w:r>
        <w:rPr>
          <w:sz w:val="24"/>
          <w:szCs w:val="24"/>
        </w:rPr>
        <w:t xml:space="preserve">. Reelle renten øker. </w:t>
      </w:r>
      <w:r w:rsidR="00754FBC">
        <w:rPr>
          <w:sz w:val="24"/>
          <w:szCs w:val="24"/>
        </w:rPr>
        <w:t xml:space="preserve">Deflasjon er negativt fordi når priser og lønninger faller så blir lånet ditt </w:t>
      </w:r>
      <w:r w:rsidR="00621344">
        <w:rPr>
          <w:sz w:val="24"/>
          <w:szCs w:val="24"/>
        </w:rPr>
        <w:t>dyrere</w:t>
      </w:r>
      <w:r w:rsidR="00754FBC">
        <w:rPr>
          <w:sz w:val="24"/>
          <w:szCs w:val="24"/>
        </w:rPr>
        <w:t xml:space="preserve"> reelt sett. </w:t>
      </w:r>
    </w:p>
    <w:p w14:paraId="341C9B9A" w14:textId="10779790" w:rsidR="00941E5C" w:rsidRPr="00941E5C" w:rsidRDefault="00941E5C" w:rsidP="00BF0F6E">
      <w:pPr>
        <w:rPr>
          <w:sz w:val="24"/>
          <w:szCs w:val="24"/>
        </w:rPr>
      </w:pPr>
    </w:p>
    <w:p w14:paraId="07512114" w14:textId="63175B22" w:rsidR="00E75B05" w:rsidRDefault="0096658A" w:rsidP="00BF0F6E">
      <w:pPr>
        <w:rPr>
          <w:b/>
          <w:bCs/>
          <w:sz w:val="24"/>
          <w:szCs w:val="24"/>
        </w:rPr>
      </w:pPr>
      <w:r w:rsidRPr="0096658A">
        <w:rPr>
          <w:b/>
          <w:bCs/>
          <w:sz w:val="24"/>
          <w:szCs w:val="24"/>
        </w:rPr>
        <w:t>5. avsnitt</w:t>
      </w:r>
    </w:p>
    <w:p w14:paraId="628817EE" w14:textId="2BA96F2C" w:rsidR="00875FC5" w:rsidRPr="0096658A" w:rsidRDefault="0096658A" w:rsidP="00BF0F6E">
      <w:pPr>
        <w:rPr>
          <w:sz w:val="24"/>
          <w:szCs w:val="24"/>
        </w:rPr>
      </w:pPr>
      <w:r>
        <w:rPr>
          <w:sz w:val="24"/>
          <w:szCs w:val="24"/>
        </w:rPr>
        <w:t xml:space="preserve">Oppsummere </w:t>
      </w:r>
      <w:r w:rsidR="00624A97">
        <w:rPr>
          <w:sz w:val="24"/>
          <w:szCs w:val="24"/>
        </w:rPr>
        <w:t>det vi har tatt for oss i oppgaven og kort forklare om sammenhengen mellom de to forholdene og litt om de andre forholdene s</w:t>
      </w:r>
      <w:r w:rsidR="00695532">
        <w:rPr>
          <w:sz w:val="24"/>
          <w:szCs w:val="24"/>
        </w:rPr>
        <w:t>o</w:t>
      </w:r>
      <w:r w:rsidR="00624A97">
        <w:rPr>
          <w:sz w:val="24"/>
          <w:szCs w:val="24"/>
        </w:rPr>
        <w:t xml:space="preserve">m vi også kunne sett </w:t>
      </w:r>
      <w:proofErr w:type="gramStart"/>
      <w:r w:rsidR="00624A97">
        <w:rPr>
          <w:sz w:val="24"/>
          <w:szCs w:val="24"/>
        </w:rPr>
        <w:t>på .</w:t>
      </w:r>
      <w:proofErr w:type="gramEnd"/>
      <w:r w:rsidR="00624A97">
        <w:rPr>
          <w:sz w:val="24"/>
          <w:szCs w:val="24"/>
        </w:rPr>
        <w:t xml:space="preserve"> Inflasjon i sammenheng med BNP. Realrente og arbeidsledighet. Inflasjon og deflasjon i sammenheng med realrente. </w:t>
      </w:r>
    </w:p>
    <w:p w14:paraId="6DEFAC7D" w14:textId="442CD76C" w:rsidR="008166FD" w:rsidRDefault="00883B58" w:rsidP="00BF0F6E">
      <w:pPr>
        <w:rPr>
          <w:sz w:val="24"/>
          <w:szCs w:val="24"/>
        </w:rPr>
      </w:pPr>
      <w:r>
        <w:rPr>
          <w:sz w:val="24"/>
          <w:szCs w:val="24"/>
        </w:rPr>
        <w:t>Avslutning</w:t>
      </w:r>
    </w:p>
    <w:p w14:paraId="6BFDCAC9" w14:textId="0BA87A23" w:rsidR="00883B58" w:rsidRDefault="00883B58" w:rsidP="00BF0F6E">
      <w:pPr>
        <w:rPr>
          <w:sz w:val="24"/>
          <w:szCs w:val="24"/>
        </w:rPr>
      </w:pPr>
      <w:r>
        <w:rPr>
          <w:sz w:val="24"/>
          <w:szCs w:val="24"/>
        </w:rPr>
        <w:t xml:space="preserve">Trekke sammenhenger. Andre økonomiske forhold. Vi hadde inflasjon, </w:t>
      </w:r>
      <w:r w:rsidR="00D66667">
        <w:rPr>
          <w:sz w:val="24"/>
          <w:szCs w:val="24"/>
        </w:rPr>
        <w:t>deflasjon</w:t>
      </w:r>
      <w:r>
        <w:rPr>
          <w:sz w:val="24"/>
          <w:szCs w:val="24"/>
        </w:rPr>
        <w:t xml:space="preserve">, arbeidsledighet, utlån fra banker sammen med høyt forbruk og lave renter, konkurser, BNP. Alt henger sammen. Nevne andre sammenhenger enn pengepolitikk og konkurser. </w:t>
      </w:r>
    </w:p>
    <w:p w14:paraId="6FC2BFA5" w14:textId="77777777" w:rsidR="00883B58" w:rsidRPr="009D0745" w:rsidRDefault="00883B58" w:rsidP="00BF0F6E">
      <w:pPr>
        <w:rPr>
          <w:sz w:val="24"/>
          <w:szCs w:val="24"/>
        </w:rPr>
      </w:pPr>
    </w:p>
    <w:p w14:paraId="43F4506C" w14:textId="77777777" w:rsidR="003E517E" w:rsidRDefault="003E517E" w:rsidP="00BF0F6E">
      <w:pPr>
        <w:rPr>
          <w:rFonts w:ascii="Arial" w:hAnsi="Arial" w:cs="Arial"/>
          <w:color w:val="333333"/>
          <w:sz w:val="27"/>
          <w:szCs w:val="27"/>
          <w:shd w:val="clear" w:color="auto" w:fill="FFFFFF"/>
        </w:rPr>
      </w:pPr>
    </w:p>
    <w:p w14:paraId="30220510" w14:textId="77777777" w:rsidR="003E517E" w:rsidRDefault="003E517E" w:rsidP="00BF0F6E">
      <w:pPr>
        <w:rPr>
          <w:rFonts w:ascii="Arial" w:hAnsi="Arial" w:cs="Arial"/>
          <w:color w:val="333333"/>
          <w:sz w:val="27"/>
          <w:szCs w:val="27"/>
          <w:shd w:val="clear" w:color="auto" w:fill="FFFFFF"/>
        </w:rPr>
      </w:pPr>
    </w:p>
    <w:p w14:paraId="563FCA8A" w14:textId="77777777" w:rsidR="003E517E" w:rsidRDefault="003E517E" w:rsidP="00BF0F6E">
      <w:pPr>
        <w:rPr>
          <w:rFonts w:ascii="Arial" w:hAnsi="Arial" w:cs="Arial"/>
          <w:color w:val="333333"/>
          <w:sz w:val="27"/>
          <w:szCs w:val="27"/>
          <w:shd w:val="clear" w:color="auto" w:fill="FFFFFF"/>
        </w:rPr>
      </w:pPr>
    </w:p>
    <w:p w14:paraId="7590B369" w14:textId="77777777" w:rsidR="003E517E" w:rsidRDefault="003E517E" w:rsidP="00BF0F6E">
      <w:pPr>
        <w:rPr>
          <w:rFonts w:ascii="Arial" w:hAnsi="Arial" w:cs="Arial"/>
          <w:color w:val="333333"/>
          <w:sz w:val="27"/>
          <w:szCs w:val="27"/>
          <w:shd w:val="clear" w:color="auto" w:fill="FFFFFF"/>
        </w:rPr>
      </w:pPr>
    </w:p>
    <w:p w14:paraId="69529259" w14:textId="77777777" w:rsidR="003E517E" w:rsidRDefault="003E517E" w:rsidP="00BF0F6E">
      <w:pPr>
        <w:rPr>
          <w:rFonts w:ascii="Arial" w:hAnsi="Arial" w:cs="Arial"/>
          <w:color w:val="333333"/>
          <w:sz w:val="27"/>
          <w:szCs w:val="27"/>
          <w:shd w:val="clear" w:color="auto" w:fill="FFFFFF"/>
        </w:rPr>
      </w:pPr>
    </w:p>
    <w:p w14:paraId="415AAA53" w14:textId="4B3FCAC4" w:rsidR="005C1FE7" w:rsidRDefault="00202569" w:rsidP="00BF0F6E">
      <w:pPr>
        <w:rPr>
          <w:rFonts w:ascii="Arial" w:hAnsi="Arial" w:cs="Arial"/>
          <w:color w:val="333333"/>
          <w:sz w:val="27"/>
          <w:szCs w:val="27"/>
          <w:shd w:val="clear" w:color="auto" w:fill="FFFFFF"/>
        </w:rPr>
      </w:pPr>
      <w:r>
        <w:rPr>
          <w:rFonts w:ascii="Arial" w:hAnsi="Arial" w:cs="Arial"/>
          <w:color w:val="333333"/>
          <w:sz w:val="27"/>
          <w:szCs w:val="27"/>
          <w:shd w:val="clear" w:color="auto" w:fill="FFFFFF"/>
        </w:rPr>
        <w:t>I nyere litteratur har flere forskere nå kommet til at den internasjonale etterkrigskrisen var hovedårsaken til den norske bankkrisen. Dette blir ofte kombinert med henvisning til kredittekspansjonen under krigen, og rentepolitikken fra 1920.</w:t>
      </w:r>
    </w:p>
    <w:p w14:paraId="08EAEFCE" w14:textId="43B0D15E" w:rsidR="00202569" w:rsidRDefault="00202569" w:rsidP="00202569">
      <w:pPr>
        <w:tabs>
          <w:tab w:val="left" w:pos="1372"/>
        </w:tabs>
        <w:rPr>
          <w:rFonts w:ascii="Arial" w:hAnsi="Arial" w:cs="Arial"/>
          <w:color w:val="333333"/>
          <w:sz w:val="27"/>
          <w:szCs w:val="27"/>
          <w:shd w:val="clear" w:color="auto" w:fill="FFFFFF"/>
        </w:rPr>
      </w:pPr>
    </w:p>
    <w:p w14:paraId="715CCDB3" w14:textId="6589759F" w:rsidR="00202569" w:rsidRDefault="00202569" w:rsidP="00202569">
      <w:pPr>
        <w:tabs>
          <w:tab w:val="left" w:pos="1372"/>
        </w:tabs>
        <w:rPr>
          <w:rFonts w:ascii="Arial" w:hAnsi="Arial" w:cs="Arial"/>
          <w:color w:val="333333"/>
          <w:sz w:val="27"/>
          <w:szCs w:val="27"/>
          <w:shd w:val="clear" w:color="auto" w:fill="FFFFFF"/>
        </w:rPr>
      </w:pPr>
      <w:r>
        <w:rPr>
          <w:rFonts w:ascii="Arial" w:hAnsi="Arial" w:cs="Arial"/>
          <w:color w:val="333333"/>
          <w:sz w:val="27"/>
          <w:szCs w:val="27"/>
          <w:shd w:val="clear" w:color="auto" w:fill="FFFFFF"/>
        </w:rPr>
        <w:t>Stadig flere bedrifter misligholdt lånene sine, og artikkelen konkluderer med at den bakenforliggende årsaken til krisen var motsetningene i kapitalakkumulasjonen, særlig kombinasjonen av fluktuerende profittrate og spekulativ kredittekspansjon. Men den etterfølgende internasjonale nedgangen, som forårsaket en massiv deflasjon i Norge, førte til at et ytterligere antall finansielt sårbare bedrifter misligholdt stadig flere lån. Dermed ble bankkrisen kraftig forverret, og vokste i så vel omfang som dybde.</w:t>
      </w:r>
    </w:p>
    <w:p w14:paraId="65724B85" w14:textId="6CC829B2" w:rsidR="00052E5E" w:rsidRDefault="00052E5E" w:rsidP="00202569">
      <w:pPr>
        <w:tabs>
          <w:tab w:val="left" w:pos="1372"/>
        </w:tabs>
        <w:rPr>
          <w:rFonts w:ascii="Arial" w:hAnsi="Arial" w:cs="Arial"/>
          <w:color w:val="333333"/>
          <w:sz w:val="27"/>
          <w:szCs w:val="27"/>
          <w:shd w:val="clear" w:color="auto" w:fill="FFFFFF"/>
        </w:rPr>
      </w:pPr>
    </w:p>
    <w:p w14:paraId="55F47F95" w14:textId="1FCF62F4" w:rsidR="00052E5E" w:rsidRDefault="00052E5E" w:rsidP="00202569">
      <w:pPr>
        <w:tabs>
          <w:tab w:val="left" w:pos="1372"/>
        </w:tabs>
        <w:rPr>
          <w:rFonts w:ascii="Arial" w:hAnsi="Arial" w:cs="Arial"/>
          <w:color w:val="333333"/>
          <w:sz w:val="27"/>
          <w:szCs w:val="27"/>
          <w:shd w:val="clear" w:color="auto" w:fill="FFFFFF"/>
        </w:rPr>
      </w:pPr>
    </w:p>
    <w:p w14:paraId="606EC12E" w14:textId="273DAB50" w:rsidR="00052E5E" w:rsidRPr="00052E5E" w:rsidRDefault="00052E5E" w:rsidP="00052E5E">
      <w:pPr>
        <w:rPr>
          <w:rFonts w:ascii="Arial" w:hAnsi="Arial" w:cs="Arial"/>
          <w:color w:val="333333"/>
          <w:sz w:val="27"/>
          <w:szCs w:val="27"/>
          <w:highlight w:val="cyan"/>
          <w:shd w:val="clear" w:color="auto" w:fill="FFFFFF"/>
        </w:rPr>
      </w:pPr>
      <w:r w:rsidRPr="00052E5E">
        <w:rPr>
          <w:rFonts w:ascii="Arial" w:hAnsi="Arial" w:cs="Arial"/>
          <w:color w:val="333333"/>
          <w:sz w:val="27"/>
          <w:szCs w:val="27"/>
          <w:highlight w:val="cyan"/>
          <w:shd w:val="clear" w:color="auto" w:fill="FFFFFF"/>
        </w:rPr>
        <w:t>I nyere litteratur har flere forskere nå kommet til at den internasjonale etterkrigskrisen var hovedårsaken til den norske bankkrisen. Dette blir ofte kombinert med henvisning til kredittekspansjonen under krigen, og rentepolitikken fra 1920.</w:t>
      </w:r>
    </w:p>
    <w:p w14:paraId="13F5F99A" w14:textId="77777777" w:rsidR="00052E5E" w:rsidRPr="00052E5E" w:rsidRDefault="00052E5E" w:rsidP="00052E5E">
      <w:pPr>
        <w:rPr>
          <w:rFonts w:ascii="Arial" w:hAnsi="Arial" w:cs="Arial"/>
          <w:color w:val="333333"/>
          <w:sz w:val="27"/>
          <w:szCs w:val="27"/>
          <w:highlight w:val="cyan"/>
          <w:shd w:val="clear" w:color="auto" w:fill="FFFFFF"/>
        </w:rPr>
      </w:pPr>
      <w:r w:rsidRPr="00052E5E">
        <w:rPr>
          <w:rFonts w:ascii="Arial" w:hAnsi="Arial" w:cs="Arial"/>
          <w:color w:val="333333"/>
          <w:sz w:val="27"/>
          <w:szCs w:val="27"/>
          <w:highlight w:val="cyan"/>
          <w:shd w:val="clear" w:color="auto" w:fill="FFFFFF"/>
        </w:rPr>
        <w:t>Men den etterfølgende internasjonale nedgangen, som forårsaket en massiv deflasjon i Norge, førte til at et ytterligere antall finansielt sårbare bedrifter misligholdt stadig flere lån. Dermed ble bankkrisen kraftig forverret, og vokste i så vel omfang som dybde.</w:t>
      </w:r>
    </w:p>
    <w:p w14:paraId="5E75397F" w14:textId="77777777" w:rsidR="00052E5E" w:rsidRPr="00052E5E" w:rsidRDefault="00052E5E" w:rsidP="00052E5E">
      <w:pPr>
        <w:rPr>
          <w:rFonts w:ascii="Arial" w:hAnsi="Arial" w:cs="Arial"/>
          <w:color w:val="333333"/>
          <w:sz w:val="27"/>
          <w:szCs w:val="27"/>
          <w:highlight w:val="cyan"/>
          <w:shd w:val="clear" w:color="auto" w:fill="FFFFFF"/>
        </w:rPr>
      </w:pPr>
      <w:r w:rsidRPr="00052E5E">
        <w:rPr>
          <w:rFonts w:ascii="Arial" w:hAnsi="Arial" w:cs="Arial"/>
          <w:color w:val="333333"/>
          <w:sz w:val="27"/>
          <w:szCs w:val="27"/>
          <w:highlight w:val="cyan"/>
          <w:shd w:val="clear" w:color="auto" w:fill="FFFFFF"/>
        </w:rPr>
        <w:t>Bankkrisen i 1920-årene fikk alvorlige følger for økonomi og samfunn. Den fikk betydelig og varig innvirkning på bankstrukturen, og den fikk varige konsekvenser for forholdet mellom staten og bankene.</w:t>
      </w:r>
      <w:hyperlink r:id="rId7" w:anchor="AFN3" w:history="1">
        <w:r w:rsidRPr="00052E5E">
          <w:rPr>
            <w:rStyle w:val="Hyperkobling"/>
            <w:rFonts w:ascii="Arial" w:hAnsi="Arial" w:cs="Arial"/>
            <w:color w:val="1C0856"/>
            <w:sz w:val="20"/>
            <w:szCs w:val="20"/>
            <w:highlight w:val="cyan"/>
            <w:shd w:val="clear" w:color="auto" w:fill="FFFFFF"/>
            <w:vertAlign w:val="superscript"/>
          </w:rPr>
          <w:t>3</w:t>
        </w:r>
      </w:hyperlink>
      <w:r w:rsidRPr="00052E5E">
        <w:rPr>
          <w:rFonts w:ascii="Arial" w:hAnsi="Arial" w:cs="Arial"/>
          <w:color w:val="333333"/>
          <w:sz w:val="27"/>
          <w:szCs w:val="27"/>
          <w:highlight w:val="cyan"/>
          <w:shd w:val="clear" w:color="auto" w:fill="FFFFFF"/>
        </w:rPr>
        <w:t> Hvorfor inntraff denne bankkrisen? Hva var dens årsaker? </w:t>
      </w:r>
    </w:p>
    <w:p w14:paraId="573DEA57" w14:textId="77777777" w:rsidR="006A7614" w:rsidRDefault="00052E5E" w:rsidP="006A7614">
      <w:pPr>
        <w:rPr>
          <w:rFonts w:ascii="Arial" w:hAnsi="Arial" w:cs="Arial"/>
          <w:color w:val="333333"/>
          <w:sz w:val="27"/>
          <w:szCs w:val="27"/>
          <w:highlight w:val="cyan"/>
          <w:shd w:val="clear" w:color="auto" w:fill="FFFFFF"/>
        </w:rPr>
      </w:pPr>
      <w:r w:rsidRPr="00052E5E">
        <w:rPr>
          <w:rFonts w:ascii="Arial" w:hAnsi="Arial" w:cs="Arial"/>
          <w:color w:val="333333"/>
          <w:sz w:val="27"/>
          <w:szCs w:val="27"/>
          <w:highlight w:val="cyan"/>
          <w:shd w:val="clear" w:color="auto" w:fill="FFFFFF"/>
        </w:rPr>
        <w:t>Andre har kombinert etterkrigskrisens virkninger med å vektlegge virkningene av krigsøkonomiens bobleøkonomi og «kontraktiv pengepolitikk» som sentrale kriseårsaker.</w:t>
      </w:r>
      <w:hyperlink r:id="rId8" w:anchor="AFN20" w:history="1">
        <w:r w:rsidRPr="00052E5E">
          <w:rPr>
            <w:rStyle w:val="Hyperkobling"/>
            <w:rFonts w:ascii="Arial" w:hAnsi="Arial" w:cs="Arial"/>
            <w:color w:val="1C0856"/>
            <w:sz w:val="20"/>
            <w:szCs w:val="20"/>
            <w:highlight w:val="cyan"/>
            <w:shd w:val="clear" w:color="auto" w:fill="FFFFFF"/>
            <w:vertAlign w:val="superscript"/>
          </w:rPr>
          <w:t>20</w:t>
        </w:r>
      </w:hyperlink>
      <w:r w:rsidRPr="00052E5E">
        <w:rPr>
          <w:rFonts w:ascii="Arial" w:hAnsi="Arial" w:cs="Arial"/>
          <w:color w:val="333333"/>
          <w:sz w:val="27"/>
          <w:szCs w:val="27"/>
          <w:highlight w:val="cyan"/>
          <w:shd w:val="clear" w:color="auto" w:fill="FFFFFF"/>
        </w:rPr>
        <w:t> De fleste av disse arbeidene har trukket frem rentepolitikken både som forklaring på utviklingen av jobbetidens finansboble, og som en viktig faktor i skjerping av deflasjonen fra høsten 1920.</w:t>
      </w:r>
    </w:p>
    <w:p w14:paraId="715697EF" w14:textId="0A50C262" w:rsidR="00052E5E" w:rsidRPr="00052E5E" w:rsidRDefault="00052E5E" w:rsidP="006A7614">
      <w:pPr>
        <w:rPr>
          <w:rFonts w:ascii="Arial" w:hAnsi="Arial" w:cs="Arial"/>
          <w:color w:val="333333"/>
          <w:sz w:val="27"/>
          <w:szCs w:val="27"/>
          <w:highlight w:val="cyan"/>
        </w:rPr>
      </w:pPr>
      <w:r w:rsidRPr="00052E5E">
        <w:rPr>
          <w:rFonts w:ascii="Arial" w:hAnsi="Arial" w:cs="Arial"/>
          <w:color w:val="333333"/>
          <w:sz w:val="27"/>
          <w:szCs w:val="27"/>
          <w:highlight w:val="cyan"/>
        </w:rPr>
        <w:t>Pengemengden (M2) ble tredoblet i løpet av krigsårene, mens kronens innenlandske kjøpekraft ble redusert med to tredeler. Ekspansjonen av pengemengden skyldtes både forhold knyttet til krigen og hjemlig politikk,</w:t>
      </w:r>
      <w:hyperlink r:id="rId9" w:anchor="AFN27" w:history="1">
        <w:r w:rsidRPr="00052E5E">
          <w:rPr>
            <w:rStyle w:val="Hyperkobling"/>
            <w:rFonts w:ascii="Arial" w:hAnsi="Arial" w:cs="Arial"/>
            <w:color w:val="1C0856"/>
            <w:sz w:val="20"/>
            <w:szCs w:val="20"/>
            <w:highlight w:val="cyan"/>
            <w:vertAlign w:val="superscript"/>
          </w:rPr>
          <w:t>27</w:t>
        </w:r>
      </w:hyperlink>
      <w:r w:rsidRPr="00052E5E">
        <w:rPr>
          <w:rFonts w:ascii="Arial" w:hAnsi="Arial" w:cs="Arial"/>
          <w:color w:val="333333"/>
          <w:sz w:val="27"/>
          <w:szCs w:val="27"/>
          <w:highlight w:val="cyan"/>
        </w:rPr>
        <w:t xml:space="preserve"> men ble først og fremst forårsaket av innenlandske næringslivsbeslutninger styrt av realisert profitt og profittforventninger. Den 4. august 1914 suspenderte den norske regjeringen gullstandarden med en provisorisk anordning. Diskontoen ble raskt satt opp til 6,5 % i begynnelsen av august, som følge av krigsutbruddet. Men allerede 20. august senket Norges Bank den til 5,5 %. Deretter lå diskontoen mellom 5 og 5,5 % til </w:t>
      </w:r>
      <w:r w:rsidRPr="00052E5E">
        <w:rPr>
          <w:rFonts w:ascii="Arial" w:hAnsi="Arial" w:cs="Arial"/>
          <w:color w:val="333333"/>
          <w:sz w:val="27"/>
          <w:szCs w:val="27"/>
          <w:highlight w:val="cyan"/>
        </w:rPr>
        <w:lastRenderedPageBreak/>
        <w:t>desember 1917, og den var helt nede i 4,5 % perioden 29. mai til 18. oktober 1916. Ifølge den nye Norges Banks historie var dette et rentenivå «som i normale tider var et normalt nivå».</w:t>
      </w:r>
      <w:hyperlink r:id="rId10" w:anchor="AFN28" w:history="1">
        <w:r w:rsidRPr="00052E5E">
          <w:rPr>
            <w:rStyle w:val="Hyperkobling"/>
            <w:rFonts w:ascii="Arial" w:hAnsi="Arial" w:cs="Arial"/>
            <w:color w:val="1C0856"/>
            <w:sz w:val="20"/>
            <w:szCs w:val="20"/>
            <w:highlight w:val="cyan"/>
            <w:vertAlign w:val="superscript"/>
          </w:rPr>
          <w:t>28</w:t>
        </w:r>
      </w:hyperlink>
      <w:r w:rsidRPr="00052E5E">
        <w:rPr>
          <w:rFonts w:ascii="Arial" w:hAnsi="Arial" w:cs="Arial"/>
          <w:color w:val="333333"/>
          <w:sz w:val="27"/>
          <w:szCs w:val="27"/>
          <w:highlight w:val="cyan"/>
        </w:rPr>
        <w:t> Men forholdene var langt fra normale. Fra desember 1917 steg imidlertid Norges Banks utlånsrente gradvis med totalt 1,5 prosentpoeng frem til 1920, mens rentenivået i kredittmarkedet steg moderat i perioden.</w:t>
      </w:r>
      <w:hyperlink r:id="rId11" w:anchor="AFN29" w:history="1">
        <w:r w:rsidRPr="00052E5E">
          <w:rPr>
            <w:rStyle w:val="Hyperkobling"/>
            <w:rFonts w:ascii="Arial" w:hAnsi="Arial" w:cs="Arial"/>
            <w:color w:val="1C0856"/>
            <w:sz w:val="20"/>
            <w:szCs w:val="20"/>
            <w:highlight w:val="cyan"/>
            <w:vertAlign w:val="superscript"/>
          </w:rPr>
          <w:t>29</w:t>
        </w:r>
      </w:hyperlink>
      <w:r w:rsidRPr="00052E5E">
        <w:rPr>
          <w:rFonts w:ascii="Arial" w:hAnsi="Arial" w:cs="Arial"/>
          <w:color w:val="333333"/>
          <w:sz w:val="27"/>
          <w:szCs w:val="27"/>
          <w:highlight w:val="cyan"/>
        </w:rPr>
        <w:t> Realrenten sank derimot betydelig i perioden 1914–20. Kraftig prisstigning i løpet av første verdenskrig førte til at realrenten nådde et bunnivå på minus 25 % i 1918, og den holdt seg negativ til og med utgangen av 1920.</w:t>
      </w:r>
      <w:hyperlink r:id="rId12" w:anchor="AFN30" w:history="1">
        <w:r w:rsidRPr="00052E5E">
          <w:rPr>
            <w:rStyle w:val="Hyperkobling"/>
            <w:rFonts w:ascii="Arial" w:hAnsi="Arial" w:cs="Arial"/>
            <w:color w:val="1C0856"/>
            <w:sz w:val="20"/>
            <w:szCs w:val="20"/>
            <w:highlight w:val="cyan"/>
            <w:vertAlign w:val="superscript"/>
          </w:rPr>
          <w:t>30</w:t>
        </w:r>
      </w:hyperlink>
      <w:r w:rsidRPr="00052E5E">
        <w:rPr>
          <w:rFonts w:ascii="Arial" w:hAnsi="Arial" w:cs="Arial"/>
          <w:color w:val="333333"/>
          <w:sz w:val="27"/>
          <w:szCs w:val="27"/>
          <w:highlight w:val="cyan"/>
        </w:rPr>
        <w:t> Det fremgår av dataene at den negative realrenten først og fremst var et resultat av inflasjonen, mens den nominelle renten lå relativt stabilt.</w:t>
      </w:r>
      <w:hyperlink r:id="rId13" w:anchor="AFN31" w:history="1">
        <w:r w:rsidRPr="00052E5E">
          <w:rPr>
            <w:rStyle w:val="Hyperkobling"/>
            <w:rFonts w:ascii="Arial" w:hAnsi="Arial" w:cs="Arial"/>
            <w:color w:val="1C0856"/>
            <w:sz w:val="20"/>
            <w:szCs w:val="20"/>
            <w:highlight w:val="cyan"/>
            <w:vertAlign w:val="superscript"/>
          </w:rPr>
          <w:t>31</w:t>
        </w:r>
      </w:hyperlink>
    </w:p>
    <w:p w14:paraId="220F91CE" w14:textId="77777777" w:rsidR="00052E5E" w:rsidRPr="00052E5E" w:rsidRDefault="00052E5E" w:rsidP="00052E5E">
      <w:pPr>
        <w:shd w:val="clear" w:color="auto" w:fill="FFFFFF"/>
        <w:rPr>
          <w:rFonts w:ascii="Arial" w:hAnsi="Arial" w:cs="Arial"/>
          <w:color w:val="333333"/>
          <w:sz w:val="27"/>
          <w:szCs w:val="27"/>
          <w:highlight w:val="cyan"/>
        </w:rPr>
      </w:pPr>
      <w:r w:rsidRPr="00052E5E">
        <w:rPr>
          <w:rFonts w:ascii="Arial" w:hAnsi="Arial" w:cs="Arial"/>
          <w:color w:val="333333"/>
          <w:sz w:val="27"/>
          <w:szCs w:val="27"/>
          <w:highlight w:val="cyan"/>
        </w:rPr>
        <w:t>Den viktigste bakenforliggende årsaken til krigsboom og spekulasjon var økt realisert profitt og stigende profittrate gjennom 1915 og 1916 (figur 2). Den negative realrenten og profittforventningene ga et sterkt insentiv til å låne og forklarer, sammen med stigende profittrate, hvorfor kredittetterspørselen steg. Stadig flere personer og bedrifter ønsket å investere for å høste rask og stor profitt. Prisstigningen svekket samtidig arbeidsfolks levekår, og den såkalte dyrtiden utløste omfattende arbeiderdemonstrasjoner.</w:t>
      </w:r>
    </w:p>
    <w:p w14:paraId="4A59478E" w14:textId="5E1AE382" w:rsidR="00052E5E" w:rsidRDefault="00052E5E" w:rsidP="00052E5E">
      <w:pPr>
        <w:shd w:val="clear" w:color="auto" w:fill="FFFFFF"/>
        <w:rPr>
          <w:rFonts w:ascii="Arial" w:hAnsi="Arial" w:cs="Arial"/>
          <w:color w:val="333333"/>
          <w:sz w:val="27"/>
          <w:szCs w:val="27"/>
        </w:rPr>
      </w:pPr>
      <w:r w:rsidRPr="00052E5E">
        <w:rPr>
          <w:rFonts w:ascii="Arial" w:hAnsi="Arial" w:cs="Arial"/>
          <w:color w:val="333333"/>
          <w:sz w:val="27"/>
          <w:szCs w:val="27"/>
          <w:highlight w:val="cyan"/>
        </w:rPr>
        <w:t>Det voksende investeringsbehovet og den sterke etterspørselen etter kreditt ble møtt med et økende kredittilbud fra bankene, og resultatet ble at utlånene vokste i et rasende tempo (figur 4). I perioden 1913–18 vokste forretningsbankenes utlån med utrolige 36 % i året i gjennomsnitt.</w:t>
      </w:r>
      <w:hyperlink r:id="rId14" w:anchor="AFN32" w:history="1">
        <w:r w:rsidRPr="00052E5E">
          <w:rPr>
            <w:rStyle w:val="Hyperkobling"/>
            <w:rFonts w:ascii="Arial" w:hAnsi="Arial" w:cs="Arial"/>
            <w:color w:val="1C0856"/>
            <w:sz w:val="20"/>
            <w:szCs w:val="20"/>
            <w:highlight w:val="cyan"/>
            <w:vertAlign w:val="superscript"/>
          </w:rPr>
          <w:t>32</w:t>
        </w:r>
      </w:hyperlink>
      <w:r w:rsidRPr="00052E5E">
        <w:rPr>
          <w:rFonts w:ascii="Arial" w:hAnsi="Arial" w:cs="Arial"/>
          <w:color w:val="333333"/>
          <w:sz w:val="27"/>
          <w:szCs w:val="27"/>
          <w:highlight w:val="cyan"/>
        </w:rPr>
        <w:t xml:space="preserve"> Dette var mulig fordi bankenes likviditet økte betydelig på grunn av en kraftig pengeflom inn i økonomien. Dette skyldtes eksportoverskudd i handelen med de krigførende maktene, særlig når det gjaldt skipsfartstjenester. Overskuddet i utenriksøkonomien </w:t>
      </w:r>
      <w:proofErr w:type="gramStart"/>
      <w:r w:rsidRPr="00052E5E">
        <w:rPr>
          <w:rFonts w:ascii="Arial" w:hAnsi="Arial" w:cs="Arial"/>
          <w:color w:val="333333"/>
          <w:sz w:val="27"/>
          <w:szCs w:val="27"/>
          <w:highlight w:val="cyan"/>
        </w:rPr>
        <w:t>genererte</w:t>
      </w:r>
      <w:proofErr w:type="gramEnd"/>
      <w:r w:rsidRPr="00052E5E">
        <w:rPr>
          <w:rFonts w:ascii="Arial" w:hAnsi="Arial" w:cs="Arial"/>
          <w:color w:val="333333"/>
          <w:sz w:val="27"/>
          <w:szCs w:val="27"/>
          <w:highlight w:val="cyan"/>
        </w:rPr>
        <w:t xml:space="preserve"> gullinnstrømming, som la grunnlag for ytterligere vekst i seddelmengden. Sammen med begrenset tilgang på konsumvarer og råmaterialer til industrien bidro dette sterkt til å fyre opp den kraftige inflasjonen.</w:t>
      </w:r>
    </w:p>
    <w:p w14:paraId="4896D2A9" w14:textId="2851D3A6" w:rsidR="00052E5E" w:rsidRDefault="00052E5E" w:rsidP="00052E5E">
      <w:pPr>
        <w:shd w:val="clear" w:color="auto" w:fill="FFFFFF"/>
        <w:rPr>
          <w:rFonts w:ascii="Arial" w:hAnsi="Arial" w:cs="Arial"/>
          <w:color w:val="333333"/>
          <w:sz w:val="27"/>
          <w:szCs w:val="27"/>
        </w:rPr>
      </w:pPr>
      <w:r w:rsidRPr="00052E5E">
        <w:rPr>
          <w:rFonts w:ascii="Arial" w:hAnsi="Arial" w:cs="Arial"/>
          <w:color w:val="333333"/>
          <w:sz w:val="27"/>
          <w:szCs w:val="27"/>
          <w:highlight w:val="cyan"/>
          <w:shd w:val="clear" w:color="auto" w:fill="FFFFFF"/>
        </w:rPr>
        <w:t>Antallet nye aksjeselskaper registrert på Kristiania Børs ble nesten tredoblet fra 1913 til 1917, og nytegnet aksjekapital vokste hele tretten ganger i samme periode.</w:t>
      </w:r>
    </w:p>
    <w:p w14:paraId="03EEAB2C" w14:textId="1A5BDE91" w:rsidR="00052E5E" w:rsidRPr="00052E5E" w:rsidRDefault="00052E5E" w:rsidP="00202569">
      <w:pPr>
        <w:tabs>
          <w:tab w:val="left" w:pos="1372"/>
        </w:tabs>
        <w:rPr>
          <w:rFonts w:ascii="Arial" w:hAnsi="Arial" w:cs="Arial"/>
          <w:color w:val="333333"/>
          <w:sz w:val="27"/>
          <w:szCs w:val="27"/>
          <w:highlight w:val="green"/>
          <w:shd w:val="clear" w:color="auto" w:fill="FFFFFF"/>
        </w:rPr>
      </w:pPr>
      <w:r w:rsidRPr="00052E5E">
        <w:rPr>
          <w:rFonts w:ascii="Arial" w:hAnsi="Arial" w:cs="Arial"/>
          <w:color w:val="333333"/>
          <w:sz w:val="27"/>
          <w:szCs w:val="27"/>
          <w:highlight w:val="green"/>
          <w:shd w:val="clear" w:color="auto" w:fill="FFFFFF"/>
        </w:rPr>
        <w:t>Etterkrigskrisen</w:t>
      </w:r>
    </w:p>
    <w:p w14:paraId="7213ECBA" w14:textId="3A6DCA18" w:rsidR="00052E5E" w:rsidRDefault="00052E5E" w:rsidP="00202569">
      <w:pPr>
        <w:tabs>
          <w:tab w:val="left" w:pos="1372"/>
        </w:tabs>
        <w:rPr>
          <w:rFonts w:ascii="Arial" w:hAnsi="Arial" w:cs="Arial"/>
          <w:color w:val="333333"/>
          <w:sz w:val="27"/>
          <w:szCs w:val="27"/>
          <w:shd w:val="clear" w:color="auto" w:fill="FFFFFF"/>
        </w:rPr>
      </w:pPr>
      <w:r w:rsidRPr="00052E5E">
        <w:rPr>
          <w:rFonts w:ascii="Arial" w:hAnsi="Arial" w:cs="Arial"/>
          <w:color w:val="333333"/>
          <w:sz w:val="27"/>
          <w:szCs w:val="27"/>
          <w:highlight w:val="green"/>
          <w:shd w:val="clear" w:color="auto" w:fill="FFFFFF"/>
        </w:rPr>
        <w:t xml:space="preserve">Straks etter at bankkrisen startet i 1920, ble den forverret av faktorer som fulgte av den internasjonale etterkrigskrisen som rammet norsk økonomi høsten 1920: prisfall og økt realrente. Deflasjonen, som slo inn i norsk økonomi som følge av det internasjonale konjunkturtilbakeslaget, trakk nå i motsatt retning av hva prisutviklingen hadde gjort 1913–20. Prisfallet </w:t>
      </w:r>
      <w:r w:rsidRPr="00052E5E">
        <w:rPr>
          <w:rFonts w:ascii="Arial" w:hAnsi="Arial" w:cs="Arial"/>
          <w:color w:val="333333"/>
          <w:sz w:val="27"/>
          <w:szCs w:val="27"/>
          <w:highlight w:val="green"/>
          <w:shd w:val="clear" w:color="auto" w:fill="FFFFFF"/>
        </w:rPr>
        <w:lastRenderedPageBreak/>
        <w:t>resulterte i en svært høy realrente, nær 13 % i 1921 og hele 26 % i 1922. Igjen var dette nærmest fullt ut et resultat av prisendringer.</w:t>
      </w:r>
      <w:hyperlink r:id="rId15" w:anchor="AFN49" w:history="1">
        <w:r w:rsidRPr="00052E5E">
          <w:rPr>
            <w:rStyle w:val="Hyperkobling"/>
            <w:rFonts w:ascii="Arial" w:hAnsi="Arial" w:cs="Arial"/>
            <w:color w:val="1C0856"/>
            <w:sz w:val="20"/>
            <w:szCs w:val="20"/>
            <w:highlight w:val="green"/>
            <w:shd w:val="clear" w:color="auto" w:fill="FFFFFF"/>
            <w:vertAlign w:val="superscript"/>
          </w:rPr>
          <w:t>49</w:t>
        </w:r>
      </w:hyperlink>
      <w:r w:rsidRPr="00052E5E">
        <w:rPr>
          <w:rFonts w:ascii="Arial" w:hAnsi="Arial" w:cs="Arial"/>
          <w:color w:val="333333"/>
          <w:sz w:val="27"/>
          <w:szCs w:val="27"/>
          <w:highlight w:val="green"/>
          <w:shd w:val="clear" w:color="auto" w:fill="FFFFFF"/>
        </w:rPr>
        <w:t> Derfor ville en høyere diskonteringsrente i Norges Bank hatt liten innflytelse på realrenten. Hvis høy sentralbankrente skulle ha kunnet være effektiv mot spekulasjonen, måtte Norges Bank ha satt den prohibitivt høyt, kanskje 15 %.</w:t>
      </w:r>
    </w:p>
    <w:p w14:paraId="20EECC2B" w14:textId="0E6E599D" w:rsidR="00052E5E" w:rsidRDefault="00052E5E" w:rsidP="00202569">
      <w:pPr>
        <w:tabs>
          <w:tab w:val="left" w:pos="1372"/>
        </w:tabs>
        <w:rPr>
          <w:rFonts w:ascii="Arial" w:hAnsi="Arial" w:cs="Arial"/>
          <w:color w:val="333333"/>
          <w:sz w:val="27"/>
          <w:szCs w:val="27"/>
          <w:shd w:val="clear" w:color="auto" w:fill="FFFFFF"/>
        </w:rPr>
      </w:pPr>
      <w:r>
        <w:rPr>
          <w:rFonts w:ascii="Arial" w:hAnsi="Arial" w:cs="Arial"/>
          <w:color w:val="333333"/>
          <w:sz w:val="27"/>
          <w:szCs w:val="27"/>
          <w:shd w:val="clear" w:color="auto" w:fill="FFFFFF"/>
        </w:rPr>
        <w:t>Import og arbeidsledighet</w:t>
      </w:r>
    </w:p>
    <w:p w14:paraId="2EE516C5" w14:textId="3A708EB0" w:rsidR="00052E5E" w:rsidRDefault="00052E5E" w:rsidP="00202569">
      <w:pPr>
        <w:tabs>
          <w:tab w:val="left" w:pos="1372"/>
        </w:tabs>
        <w:rPr>
          <w:rFonts w:ascii="Arial" w:hAnsi="Arial" w:cs="Arial"/>
          <w:color w:val="333333"/>
          <w:sz w:val="27"/>
          <w:szCs w:val="27"/>
          <w:shd w:val="clear" w:color="auto" w:fill="FFFFFF"/>
        </w:rPr>
      </w:pPr>
      <w:r>
        <w:rPr>
          <w:rFonts w:ascii="Arial" w:hAnsi="Arial" w:cs="Arial"/>
          <w:color w:val="333333"/>
          <w:sz w:val="27"/>
          <w:szCs w:val="27"/>
          <w:shd w:val="clear" w:color="auto" w:fill="FFFFFF"/>
        </w:rPr>
        <w:t>På under et år ble det internasjonale prisnivået nærmest halvert. Norge opplevde et kraftig prisfall fra høsten 1920 til utgangen av 1922. Eksporten falt nærmere 49 % på ett år. Dette kom på toppen av et næringsliv som allerede lå med brukket rygg, og en bankkrise som alt var i gang på grunn av profittratefall og en enorm gjeldsbyrde opparbeidet under krigen. Arbeidsløsheten blant fagorganiserte, hvorav en vesentlig del arbeidet i eksportnæringene, økte fra vel 2 % i 1920 til nærmere 18 % i 1921. Først i løpet av 1922 begynte eksporten å ta seg opp igjen.</w:t>
      </w:r>
    </w:p>
    <w:p w14:paraId="0B1EC7B0" w14:textId="2A69DB8B" w:rsidR="00052E5E" w:rsidRDefault="00052E5E" w:rsidP="00202569">
      <w:pPr>
        <w:tabs>
          <w:tab w:val="left" w:pos="1372"/>
        </w:tabs>
        <w:rPr>
          <w:rFonts w:ascii="Arial" w:hAnsi="Arial" w:cs="Arial"/>
          <w:color w:val="333333"/>
          <w:sz w:val="27"/>
          <w:szCs w:val="27"/>
          <w:shd w:val="clear" w:color="auto" w:fill="FFFFFF"/>
        </w:rPr>
      </w:pPr>
    </w:p>
    <w:p w14:paraId="3A183B03" w14:textId="2A5F97A8" w:rsidR="00052E5E" w:rsidRDefault="00052E5E" w:rsidP="00202569">
      <w:pPr>
        <w:tabs>
          <w:tab w:val="left" w:pos="1372"/>
        </w:tabs>
        <w:rPr>
          <w:rFonts w:ascii="Arial" w:hAnsi="Arial" w:cs="Arial"/>
          <w:color w:val="333333"/>
          <w:sz w:val="27"/>
          <w:szCs w:val="27"/>
          <w:shd w:val="clear" w:color="auto" w:fill="FFFFFF"/>
        </w:rPr>
      </w:pPr>
      <w:r>
        <w:rPr>
          <w:rFonts w:ascii="Arial" w:hAnsi="Arial" w:cs="Arial"/>
          <w:color w:val="333333"/>
          <w:sz w:val="27"/>
          <w:szCs w:val="27"/>
          <w:shd w:val="clear" w:color="auto" w:fill="FFFFFF"/>
        </w:rPr>
        <w:t>Konkurser</w:t>
      </w:r>
    </w:p>
    <w:p w14:paraId="332FEEEE" w14:textId="3049C1BA" w:rsidR="00052E5E" w:rsidRDefault="00052E5E" w:rsidP="00202569">
      <w:pPr>
        <w:tabs>
          <w:tab w:val="left" w:pos="1372"/>
        </w:tabs>
        <w:rPr>
          <w:rFonts w:ascii="Arial" w:hAnsi="Arial" w:cs="Arial"/>
          <w:color w:val="333333"/>
          <w:sz w:val="27"/>
          <w:szCs w:val="27"/>
          <w:shd w:val="clear" w:color="auto" w:fill="FFFFFF"/>
        </w:rPr>
      </w:pPr>
      <w:bookmarkStart w:id="12" w:name="_Hlk121342351"/>
      <w:r>
        <w:rPr>
          <w:rFonts w:ascii="Arial" w:hAnsi="Arial" w:cs="Arial"/>
          <w:color w:val="333333"/>
          <w:sz w:val="27"/>
          <w:szCs w:val="27"/>
          <w:shd w:val="clear" w:color="auto" w:fill="FFFFFF"/>
        </w:rPr>
        <w:t>Som følge av den tøylesløse spekulasjonsøkonomien under krigen, men primært som følge av fallet i profittraten, som punkterte finansboblen, var store deler av norsk næringsliv som nevnt allerede i dårlig forfatning i 1920. En kombinasjon av dette og deflasjonen, som etterkrigskrisen brakte med seg, forårsaket et konkursskred. Bedrifter og investorer som gikk konkurs, var 386 i 1920 og økte til 1030 i 1921, mens tinglyste utleggsforretninger ble mer enn fordoblet fra vel 10 000 til 22 440 på ett år.</w:t>
      </w:r>
      <w:hyperlink r:id="rId16" w:anchor="AFN52" w:history="1">
        <w:r>
          <w:rPr>
            <w:rStyle w:val="Hyperkobling"/>
            <w:rFonts w:ascii="Arial" w:hAnsi="Arial" w:cs="Arial"/>
            <w:color w:val="1C0856"/>
            <w:sz w:val="20"/>
            <w:szCs w:val="20"/>
            <w:shd w:val="clear" w:color="auto" w:fill="FFFFFF"/>
            <w:vertAlign w:val="superscript"/>
          </w:rPr>
          <w:t>52</w:t>
        </w:r>
      </w:hyperlink>
      <w:r>
        <w:rPr>
          <w:rFonts w:ascii="Arial" w:hAnsi="Arial" w:cs="Arial"/>
          <w:color w:val="333333"/>
          <w:sz w:val="27"/>
          <w:szCs w:val="27"/>
          <w:shd w:val="clear" w:color="auto" w:fill="FFFFFF"/>
        </w:rPr>
        <w:t> Svekket profitabilitet i bedriftene og bølgen av konkurser førte til betalingsvansker og mislighold av betalingsforpliktelser i et omfang som fikk alvorlige konsekvenser for bankene.</w:t>
      </w:r>
    </w:p>
    <w:bookmarkEnd w:id="12"/>
    <w:p w14:paraId="1899D12B" w14:textId="5FFA14DE" w:rsidR="00052E5E" w:rsidRDefault="00052E5E" w:rsidP="00202569">
      <w:pPr>
        <w:tabs>
          <w:tab w:val="left" w:pos="1372"/>
        </w:tabs>
        <w:rPr>
          <w:rFonts w:ascii="Arial" w:hAnsi="Arial" w:cs="Arial"/>
          <w:color w:val="333333"/>
          <w:sz w:val="27"/>
          <w:szCs w:val="27"/>
          <w:shd w:val="clear" w:color="auto" w:fill="FFFFFF"/>
        </w:rPr>
      </w:pPr>
    </w:p>
    <w:p w14:paraId="2FDA07E0" w14:textId="77777777" w:rsidR="007161C9" w:rsidRPr="009451FA" w:rsidRDefault="007161C9" w:rsidP="009451FA">
      <w:pPr>
        <w:rPr>
          <w:sz w:val="24"/>
          <w:szCs w:val="24"/>
        </w:rPr>
      </w:pPr>
      <w:r w:rsidRPr="009451FA">
        <w:rPr>
          <w:sz w:val="24"/>
          <w:szCs w:val="24"/>
        </w:rPr>
        <w:t>I Norge var plikten til å løse inn sedler i gull forlatt 5. august 1914, gjeninnført i 1916 og opphevet igjen i 1920.</w:t>
      </w:r>
      <w:hyperlink r:id="rId17" w:anchor="cite_note-FOOTNOTEKeilhau1952146,_158_og_164-3" w:history="1">
        <w:r w:rsidRPr="009451FA">
          <w:rPr>
            <w:rStyle w:val="Hyperkobling"/>
            <w:sz w:val="24"/>
            <w:szCs w:val="24"/>
          </w:rPr>
          <w:t>[3]</w:t>
        </w:r>
      </w:hyperlink>
      <w:r w:rsidRPr="009451FA">
        <w:rPr>
          <w:sz w:val="24"/>
          <w:szCs w:val="24"/>
        </w:rPr>
        <w:t> Stor vareimport og inflasjon førte til at den norske krona falt i verdi både sammenlignet med gull og med andre valutaer.</w:t>
      </w:r>
      <w:hyperlink r:id="rId18" w:anchor="cite_note-4" w:history="1">
        <w:r w:rsidRPr="009451FA">
          <w:rPr>
            <w:rStyle w:val="Hyperkobling"/>
            <w:sz w:val="24"/>
            <w:szCs w:val="24"/>
          </w:rPr>
          <w:t>[4]</w:t>
        </w:r>
      </w:hyperlink>
      <w:r w:rsidRPr="009451FA">
        <w:rPr>
          <w:sz w:val="24"/>
          <w:szCs w:val="24"/>
        </w:rPr>
        <w:t xml:space="preserve"> Andre land, som Sverige og Storbritannia, hadde innført </w:t>
      </w:r>
      <w:proofErr w:type="spellStart"/>
      <w:r w:rsidRPr="009451FA">
        <w:rPr>
          <w:sz w:val="24"/>
          <w:szCs w:val="24"/>
        </w:rPr>
        <w:t>paripolitikk</w:t>
      </w:r>
      <w:proofErr w:type="spellEnd"/>
      <w:r w:rsidRPr="009451FA">
        <w:rPr>
          <w:sz w:val="24"/>
          <w:szCs w:val="24"/>
        </w:rPr>
        <w:t xml:space="preserve"> og ble brukt som eksempler i Norge.</w:t>
      </w:r>
      <w:hyperlink r:id="rId19" w:anchor="cite_note-FOOTNOTESejersted197346_og_111-5" w:history="1">
        <w:r w:rsidRPr="009451FA">
          <w:rPr>
            <w:rStyle w:val="Hyperkobling"/>
            <w:sz w:val="24"/>
            <w:szCs w:val="24"/>
          </w:rPr>
          <w:t>[5]</w:t>
        </w:r>
      </w:hyperlink>
      <w:r w:rsidRPr="009451FA">
        <w:rPr>
          <w:sz w:val="24"/>
          <w:szCs w:val="24"/>
        </w:rPr>
        <w:t> </w:t>
      </w:r>
      <w:proofErr w:type="spellStart"/>
      <w:r w:rsidRPr="009451FA">
        <w:rPr>
          <w:sz w:val="24"/>
          <w:szCs w:val="24"/>
        </w:rPr>
        <w:t>Paripolitikken</w:t>
      </w:r>
      <w:proofErr w:type="spellEnd"/>
      <w:r w:rsidRPr="009451FA">
        <w:rPr>
          <w:sz w:val="24"/>
          <w:szCs w:val="24"/>
        </w:rPr>
        <w:t xml:space="preserve"> ble ført i form av en </w:t>
      </w:r>
      <w:proofErr w:type="spellStart"/>
      <w:r w:rsidRPr="009451FA">
        <w:rPr>
          <w:sz w:val="24"/>
          <w:szCs w:val="24"/>
        </w:rPr>
        <w:fldChar w:fldCharType="begin"/>
      </w:r>
      <w:r w:rsidRPr="009451FA">
        <w:rPr>
          <w:sz w:val="24"/>
          <w:szCs w:val="24"/>
        </w:rPr>
        <w:instrText xml:space="preserve"> HYPERLINK "https://no.wikipedia.org/wiki/Deflasjon" \o "Deflasjon" </w:instrText>
      </w:r>
      <w:r w:rsidRPr="009451FA">
        <w:rPr>
          <w:sz w:val="24"/>
          <w:szCs w:val="24"/>
        </w:rPr>
        <w:fldChar w:fldCharType="separate"/>
      </w:r>
      <w:r w:rsidRPr="009451FA">
        <w:rPr>
          <w:rStyle w:val="Hyperkobling"/>
          <w:sz w:val="24"/>
          <w:szCs w:val="24"/>
        </w:rPr>
        <w:t>deflasjonistisk</w:t>
      </w:r>
      <w:proofErr w:type="spellEnd"/>
      <w:r w:rsidRPr="009451FA">
        <w:rPr>
          <w:sz w:val="24"/>
          <w:szCs w:val="24"/>
        </w:rPr>
        <w:fldChar w:fldCharType="end"/>
      </w:r>
      <w:r w:rsidRPr="009451FA">
        <w:rPr>
          <w:sz w:val="24"/>
          <w:szCs w:val="24"/>
        </w:rPr>
        <w:t> pengepolitikk. Gjennom å innskrenke tilgangen på kroner gjennom høye renter og restriktiv utlånspolitikk, presset Norges Bank opp markedsverdien på kroner, målt i annen gullinnløselig valuta, først og fremst amerikanske </w:t>
      </w:r>
      <w:hyperlink r:id="rId20" w:tooltip="Dollar" w:history="1">
        <w:r w:rsidRPr="009451FA">
          <w:rPr>
            <w:rStyle w:val="Hyperkobling"/>
            <w:sz w:val="24"/>
            <w:szCs w:val="24"/>
          </w:rPr>
          <w:t>dollar</w:t>
        </w:r>
      </w:hyperlink>
      <w:r w:rsidRPr="009451FA">
        <w:rPr>
          <w:sz w:val="24"/>
          <w:szCs w:val="24"/>
        </w:rPr>
        <w:t xml:space="preserve">. Mange andre land førte en lignende politikk i begynnelsen av 1920-årene. Ingen andre steder varte den imidlertid så lenge som i Norge. </w:t>
      </w:r>
      <w:proofErr w:type="spellStart"/>
      <w:r w:rsidRPr="009451FA">
        <w:rPr>
          <w:sz w:val="24"/>
          <w:szCs w:val="24"/>
        </w:rPr>
        <w:t>Paripolitikken</w:t>
      </w:r>
      <w:proofErr w:type="spellEnd"/>
      <w:r w:rsidRPr="009451FA">
        <w:rPr>
          <w:sz w:val="24"/>
          <w:szCs w:val="24"/>
        </w:rPr>
        <w:t xml:space="preserve"> førte til mange </w:t>
      </w:r>
      <w:hyperlink r:id="rId21" w:tooltip="Konkurs" w:history="1">
        <w:r w:rsidRPr="009451FA">
          <w:rPr>
            <w:rStyle w:val="Hyperkobling"/>
            <w:sz w:val="24"/>
            <w:szCs w:val="24"/>
          </w:rPr>
          <w:t>konkurser</w:t>
        </w:r>
      </w:hyperlink>
      <w:r w:rsidRPr="009451FA">
        <w:rPr>
          <w:sz w:val="24"/>
          <w:szCs w:val="24"/>
        </w:rPr>
        <w:t> og stor </w:t>
      </w:r>
      <w:hyperlink r:id="rId22" w:tooltip="Arbeidsledighet" w:history="1">
        <w:r w:rsidRPr="009451FA">
          <w:rPr>
            <w:rStyle w:val="Hyperkobling"/>
            <w:sz w:val="24"/>
            <w:szCs w:val="24"/>
          </w:rPr>
          <w:t>arbeidsledighet</w:t>
        </w:r>
      </w:hyperlink>
      <w:r w:rsidRPr="009451FA">
        <w:rPr>
          <w:sz w:val="24"/>
          <w:szCs w:val="24"/>
        </w:rPr>
        <w:t xml:space="preserve"> og bidro til å skape en gjeldskrise i landbruket. Motstand mot </w:t>
      </w:r>
      <w:proofErr w:type="spellStart"/>
      <w:r w:rsidRPr="009451FA">
        <w:rPr>
          <w:sz w:val="24"/>
          <w:szCs w:val="24"/>
        </w:rPr>
        <w:t>paripolitikken</w:t>
      </w:r>
      <w:proofErr w:type="spellEnd"/>
      <w:r w:rsidRPr="009451FA">
        <w:rPr>
          <w:sz w:val="24"/>
          <w:szCs w:val="24"/>
        </w:rPr>
        <w:t xml:space="preserve"> var trolig også sterkt medvirkende </w:t>
      </w:r>
      <w:r w:rsidRPr="009451FA">
        <w:rPr>
          <w:sz w:val="24"/>
          <w:szCs w:val="24"/>
        </w:rPr>
        <w:lastRenderedPageBreak/>
        <w:t>til </w:t>
      </w:r>
      <w:hyperlink r:id="rId23" w:tooltip="Arbeiderpartiet" w:history="1">
        <w:r w:rsidRPr="009451FA">
          <w:rPr>
            <w:rStyle w:val="Hyperkobling"/>
            <w:sz w:val="24"/>
            <w:szCs w:val="24"/>
          </w:rPr>
          <w:t>Arbeiderpartiets</w:t>
        </w:r>
      </w:hyperlink>
      <w:r w:rsidRPr="009451FA">
        <w:rPr>
          <w:sz w:val="24"/>
          <w:szCs w:val="24"/>
        </w:rPr>
        <w:t> første store valgseier i </w:t>
      </w:r>
      <w:hyperlink r:id="rId24" w:tooltip="Stortingsvalget 1927" w:history="1">
        <w:r w:rsidRPr="009451FA">
          <w:rPr>
            <w:rStyle w:val="Hyperkobling"/>
            <w:sz w:val="24"/>
            <w:szCs w:val="24"/>
          </w:rPr>
          <w:t>1927</w:t>
        </w:r>
      </w:hyperlink>
      <w:r w:rsidRPr="009451FA">
        <w:rPr>
          <w:sz w:val="24"/>
          <w:szCs w:val="24"/>
        </w:rPr>
        <w:t>.</w:t>
      </w:r>
      <w:hyperlink r:id="rId25" w:anchor="cite_note-FOOTNOTEKeilhau1952191-6" w:history="1">
        <w:r w:rsidRPr="009451FA">
          <w:rPr>
            <w:rStyle w:val="Hyperkobling"/>
            <w:sz w:val="24"/>
            <w:szCs w:val="24"/>
          </w:rPr>
          <w:t>[6]</w:t>
        </w:r>
      </w:hyperlink>
      <w:r w:rsidRPr="009451FA">
        <w:rPr>
          <w:sz w:val="24"/>
          <w:szCs w:val="24"/>
        </w:rPr>
        <w:t> Det har vært vanlig å anta at pari ble valgt som mål for pengepolitikken alt i 1920.</w:t>
      </w:r>
    </w:p>
    <w:p w14:paraId="3EC9733F" w14:textId="77777777" w:rsidR="007161C9" w:rsidRPr="009451FA" w:rsidRDefault="007161C9" w:rsidP="009451FA">
      <w:pPr>
        <w:rPr>
          <w:sz w:val="24"/>
          <w:szCs w:val="24"/>
        </w:rPr>
      </w:pPr>
      <w:r w:rsidRPr="009451FA">
        <w:rPr>
          <w:sz w:val="24"/>
          <w:szCs w:val="24"/>
        </w:rPr>
        <w:t>Bankkrisen på begynnelsen av 1920-tallet gjorde at Norges Bank måtte tilføre likviditet til markedet og slik i prinsippet bryte med den restriktive pengepolitikken. Det har vært hevdet at banken likevel sto for en netto likviditetsinndragning, også under bankkrisen. Deflasjonen ble imidlertid avbrutt av inflasjonsimpulser fra utlandet.</w:t>
      </w:r>
      <w:hyperlink r:id="rId26" w:anchor="cite_note-7" w:history="1">
        <w:r w:rsidRPr="009451FA">
          <w:rPr>
            <w:rStyle w:val="Hyperkobling"/>
            <w:sz w:val="24"/>
            <w:szCs w:val="24"/>
          </w:rPr>
          <w:t>[7]</w:t>
        </w:r>
      </w:hyperlink>
      <w:r w:rsidRPr="009451FA">
        <w:rPr>
          <w:sz w:val="24"/>
          <w:szCs w:val="24"/>
        </w:rPr>
        <w:t xml:space="preserve"> Det aller meste av kronestigningen (appresieringen) foregikk fra våren 1925 og i etapper frem til gullinnløsning formelt ble gjeninnført, 1. mai 1928. </w:t>
      </w:r>
      <w:proofErr w:type="spellStart"/>
      <w:r w:rsidRPr="009451FA">
        <w:rPr>
          <w:sz w:val="24"/>
          <w:szCs w:val="24"/>
        </w:rPr>
        <w:t>Paripolitikken</w:t>
      </w:r>
      <w:proofErr w:type="spellEnd"/>
      <w:r w:rsidRPr="009451FA">
        <w:rPr>
          <w:sz w:val="24"/>
          <w:szCs w:val="24"/>
        </w:rPr>
        <w:t xml:space="preserve"> ble i høy grad forbundet med sjefdirektør i Norges Bank fra 1920, </w:t>
      </w:r>
      <w:hyperlink r:id="rId27" w:tooltip="Nicolai Rygg" w:history="1">
        <w:r w:rsidRPr="009451FA">
          <w:rPr>
            <w:rStyle w:val="Hyperkobling"/>
            <w:sz w:val="24"/>
            <w:szCs w:val="24"/>
          </w:rPr>
          <w:t>Nicolai Rygg</w:t>
        </w:r>
      </w:hyperlink>
      <w:r w:rsidRPr="009451FA">
        <w:rPr>
          <w:sz w:val="24"/>
          <w:szCs w:val="24"/>
        </w:rPr>
        <w:t>.</w:t>
      </w:r>
    </w:p>
    <w:p w14:paraId="17FF75F9" w14:textId="306DB6BD" w:rsidR="00052E5E" w:rsidRDefault="00052E5E" w:rsidP="00202569">
      <w:pPr>
        <w:tabs>
          <w:tab w:val="left" w:pos="1372"/>
        </w:tabs>
      </w:pPr>
    </w:p>
    <w:p w14:paraId="60A115E7" w14:textId="77777777" w:rsidR="0075001B" w:rsidRDefault="0075001B" w:rsidP="0075001B">
      <w:r>
        <w:t>Forklare hvorfor inflasjonen økte såpass mye i 1918 til 1920. Hva skyldtes denne økningen?</w:t>
      </w:r>
    </w:p>
    <w:p w14:paraId="1ED21743" w14:textId="77777777" w:rsidR="0075001B" w:rsidRDefault="0075001B" w:rsidP="0075001B">
      <w:r>
        <w:t>Realrente i sammenheng med prisstigning</w:t>
      </w:r>
    </w:p>
    <w:p w14:paraId="7CD31EBB" w14:textId="77777777" w:rsidR="0075001B" w:rsidRDefault="0075001B" w:rsidP="0075001B">
      <w:r>
        <w:t>Realrente i sammenheng med antall konkurser</w:t>
      </w:r>
    </w:p>
    <w:p w14:paraId="4A4EF161" w14:textId="77777777" w:rsidR="0075001B" w:rsidRDefault="0075001B" w:rsidP="0075001B"/>
    <w:p w14:paraId="518F0368" w14:textId="77777777" w:rsidR="0075001B" w:rsidRDefault="0075001B" w:rsidP="0075001B">
      <w:r>
        <w:rPr>
          <w:b/>
          <w:bCs/>
          <w:sz w:val="24"/>
          <w:szCs w:val="24"/>
        </w:rPr>
        <w:t>pengepolitikk</w:t>
      </w:r>
      <w:r w:rsidRPr="00AA02EC">
        <w:t xml:space="preserve"> </w:t>
      </w:r>
    </w:p>
    <w:p w14:paraId="76829F92" w14:textId="77777777" w:rsidR="0075001B" w:rsidRDefault="0075001B" w:rsidP="0075001B">
      <w:r>
        <w:t>Staten – investeringer under 1.verdenskrig og perioden etter.</w:t>
      </w:r>
    </w:p>
    <w:p w14:paraId="0C30885F" w14:textId="77777777" w:rsidR="0075001B" w:rsidRPr="00AA02EC" w:rsidRDefault="0075001B" w:rsidP="0075001B">
      <w:r>
        <w:t xml:space="preserve">Økonomisk stimuli </w:t>
      </w:r>
    </w:p>
    <w:p w14:paraId="3CEC6061" w14:textId="77777777" w:rsidR="0075001B" w:rsidRDefault="0075001B" w:rsidP="0075001B">
      <w:r>
        <w:t xml:space="preserve">Kroneverdi </w:t>
      </w:r>
    </w:p>
    <w:p w14:paraId="533A4819" w14:textId="77777777" w:rsidR="0075001B" w:rsidRDefault="0075001B" w:rsidP="0075001B">
      <w:r>
        <w:t>Partipolitikk, sammenligne med like økonomier</w:t>
      </w:r>
    </w:p>
    <w:p w14:paraId="7DECBF45" w14:textId="77777777" w:rsidR="0075001B" w:rsidRDefault="0075001B" w:rsidP="0075001B"/>
    <w:p w14:paraId="7E72B23F" w14:textId="77777777" w:rsidR="0075001B" w:rsidRPr="001E6441" w:rsidRDefault="0075001B" w:rsidP="0075001B">
      <w:pPr>
        <w:rPr>
          <w:b/>
          <w:bCs/>
          <w:u w:val="single"/>
        </w:rPr>
      </w:pPr>
      <w:r w:rsidRPr="001E6441">
        <w:rPr>
          <w:b/>
          <w:bCs/>
          <w:u w:val="single"/>
        </w:rPr>
        <w:t>1 eller 2 grafer som viser disse forholdene</w:t>
      </w:r>
    </w:p>
    <w:p w14:paraId="112D2894" w14:textId="77777777" w:rsidR="0075001B" w:rsidRPr="00D91B5F" w:rsidRDefault="0075001B" w:rsidP="0075001B">
      <w:pPr>
        <w:rPr>
          <w:u w:val="single"/>
        </w:rPr>
      </w:pPr>
      <w:r w:rsidRPr="00D91B5F">
        <w:rPr>
          <w:u w:val="single"/>
        </w:rPr>
        <w:t>Pengemengden</w:t>
      </w:r>
    </w:p>
    <w:p w14:paraId="0C7A7BD4" w14:textId="77777777" w:rsidR="0075001B" w:rsidRPr="00D91B5F" w:rsidRDefault="0075001B" w:rsidP="0075001B">
      <w:pPr>
        <w:rPr>
          <w:u w:val="single"/>
        </w:rPr>
      </w:pPr>
      <w:r w:rsidRPr="00D91B5F">
        <w:rPr>
          <w:u w:val="single"/>
        </w:rPr>
        <w:t xml:space="preserve">Rente og utlån </w:t>
      </w:r>
    </w:p>
    <w:p w14:paraId="51ED211F" w14:textId="77777777" w:rsidR="0075001B" w:rsidRPr="00D91B5F" w:rsidRDefault="0075001B" w:rsidP="0075001B">
      <w:pPr>
        <w:rPr>
          <w:u w:val="single"/>
        </w:rPr>
      </w:pPr>
      <w:r w:rsidRPr="00D91B5F">
        <w:rPr>
          <w:u w:val="single"/>
        </w:rPr>
        <w:t>Lån fra banker</w:t>
      </w:r>
    </w:p>
    <w:p w14:paraId="111C8971" w14:textId="77777777" w:rsidR="0075001B" w:rsidRDefault="0075001B" w:rsidP="0075001B"/>
    <w:p w14:paraId="7C082C86" w14:textId="3A2E4B27" w:rsidR="0075001B" w:rsidRDefault="0075001B" w:rsidP="0075001B">
      <w:r>
        <w:t xml:space="preserve">To økonomiske forhold som kjennetegnet de harde 1920-årene. </w:t>
      </w:r>
    </w:p>
    <w:p w14:paraId="1D05FBF3" w14:textId="099F5885" w:rsidR="001737EA" w:rsidRDefault="001737EA" w:rsidP="0075001B"/>
    <w:p w14:paraId="4113A57B" w14:textId="29C03E3F" w:rsidR="001737EA" w:rsidRDefault="001737EA" w:rsidP="0075001B"/>
    <w:p w14:paraId="4F20B334" w14:textId="521091E2" w:rsidR="001737EA" w:rsidRDefault="001737EA" w:rsidP="0075001B">
      <w:r>
        <w:t xml:space="preserve">Se sammenhengen mellom realrenten og konkurser. </w:t>
      </w:r>
    </w:p>
    <w:p w14:paraId="60B97739" w14:textId="1686AA71" w:rsidR="001737EA" w:rsidRDefault="001737EA" w:rsidP="0075001B">
      <w:r>
        <w:t xml:space="preserve">Hvorfor økte realrenten? </w:t>
      </w:r>
    </w:p>
    <w:p w14:paraId="47457EE7" w14:textId="00A14093" w:rsidR="001737EA" w:rsidRDefault="001737EA" w:rsidP="0075001B">
      <w:r w:rsidRPr="001737EA">
        <w:t xml:space="preserve">Inflasjonen økte, som førte til at realrenten falt. Nominell rente var stabil. Nominell rente – inflasjon = realrenten. </w:t>
      </w:r>
      <w:r>
        <w:t xml:space="preserve">Inflasjon toppet i 1920, etter at man fikk en etterkrigsboom. Prisene </w:t>
      </w:r>
      <w:proofErr w:type="gramStart"/>
      <w:r>
        <w:t>falt</w:t>
      </w:r>
      <w:proofErr w:type="gramEnd"/>
      <w:r>
        <w:t xml:space="preserve"> og man fikk en deflasjon syklus. Priser falt, lønninger falt, folk fikk mindre penger, som igjen førte til at prisene falt.. </w:t>
      </w:r>
      <w:r>
        <w:lastRenderedPageBreak/>
        <w:t xml:space="preserve">Dette i kombinasjon med at realrenten økte, førte til at man fikk en bankkrise, som videre gjorde </w:t>
      </w:r>
      <w:proofErr w:type="gramStart"/>
      <w:r>
        <w:t>at  rekke</w:t>
      </w:r>
      <w:proofErr w:type="gramEnd"/>
      <w:r>
        <w:t xml:space="preserve"> selskaper gikk konkurs. </w:t>
      </w:r>
    </w:p>
    <w:p w14:paraId="4536EA52" w14:textId="66C817FE" w:rsidR="00E061FA" w:rsidRDefault="00E061FA" w:rsidP="0075001B"/>
    <w:p w14:paraId="254D462A" w14:textId="20897966" w:rsidR="00E061FA" w:rsidRDefault="00E061FA" w:rsidP="0075001B"/>
    <w:p w14:paraId="5503041D" w14:textId="6FC1A001" w:rsidR="00E061FA" w:rsidRDefault="00E061FA" w:rsidP="0075001B"/>
    <w:p w14:paraId="72242D89" w14:textId="70F3E59D" w:rsidR="00E061FA" w:rsidRDefault="00E061FA" w:rsidP="0075001B"/>
    <w:p w14:paraId="57BCBA2F" w14:textId="7E3F8A8A" w:rsidR="00E061FA" w:rsidRDefault="00E061FA" w:rsidP="0075001B"/>
    <w:p w14:paraId="66B2DECB" w14:textId="0892CDB7" w:rsidR="00E061FA" w:rsidRDefault="00E061FA" w:rsidP="0075001B">
      <w:r>
        <w:t>Kildehenvisning</w:t>
      </w:r>
    </w:p>
    <w:p w14:paraId="4B3F25F7" w14:textId="77777777" w:rsidR="00E061FA" w:rsidRPr="00E061FA" w:rsidRDefault="00E061FA" w:rsidP="00E061FA">
      <w:pPr>
        <w:pStyle w:val="Bibliografi"/>
        <w:rPr>
          <w:rFonts w:ascii="Calibri" w:hAnsi="Calibri" w:cs="Calibri"/>
        </w:rPr>
      </w:pPr>
      <w:r>
        <w:fldChar w:fldCharType="begin"/>
      </w:r>
      <w:r>
        <w:instrText xml:space="preserve"> ADDIN ZOTERO_BIBL {"uncited":[],"omitted":[],"custom":[]} CSL_BIBLIOGRAPHY </w:instrText>
      </w:r>
      <w:r>
        <w:fldChar w:fldCharType="separate"/>
      </w:r>
      <w:r w:rsidRPr="00E061FA">
        <w:rPr>
          <w:rFonts w:ascii="Calibri" w:hAnsi="Calibri" w:cs="Calibri"/>
          <w:i/>
          <w:iCs/>
        </w:rPr>
        <w:t xml:space="preserve">Et historiografisk essay om </w:t>
      </w:r>
      <w:proofErr w:type="spellStart"/>
      <w:r w:rsidRPr="00E061FA">
        <w:rPr>
          <w:rFonts w:ascii="Calibri" w:hAnsi="Calibri" w:cs="Calibri"/>
          <w:i/>
          <w:iCs/>
        </w:rPr>
        <w:t>paripolitikken</w:t>
      </w:r>
      <w:proofErr w:type="spellEnd"/>
      <w:r w:rsidRPr="00E061FA">
        <w:rPr>
          <w:rFonts w:ascii="Calibri" w:hAnsi="Calibri" w:cs="Calibri"/>
        </w:rPr>
        <w:t>. (u.å.). Historisk tidsskrift. Hentet 6. desember 2022, fra https://www.idunn.no/doi/10.18261/issn.1504-2944-2021-01-04</w:t>
      </w:r>
    </w:p>
    <w:p w14:paraId="50A05277" w14:textId="77777777" w:rsidR="00E061FA" w:rsidRPr="00E061FA" w:rsidRDefault="00E061FA" w:rsidP="00E061FA">
      <w:pPr>
        <w:pStyle w:val="Bibliografi"/>
        <w:rPr>
          <w:rFonts w:ascii="Calibri" w:hAnsi="Calibri" w:cs="Calibri"/>
        </w:rPr>
      </w:pPr>
      <w:r w:rsidRPr="00E061FA">
        <w:rPr>
          <w:rFonts w:ascii="Calibri" w:hAnsi="Calibri" w:cs="Calibri"/>
          <w:i/>
          <w:iCs/>
        </w:rPr>
        <w:t>Nicolai-rygg.pdf</w:t>
      </w:r>
      <w:r w:rsidRPr="00E061FA">
        <w:rPr>
          <w:rFonts w:ascii="Calibri" w:hAnsi="Calibri" w:cs="Calibri"/>
        </w:rPr>
        <w:t>. (u.å.). Hentet 6. desember 2022, fra https://www.norges-bank.no/globalassets/upload/images/tidslinje/talerartikler/nicolai-rygg.pdf</w:t>
      </w:r>
    </w:p>
    <w:p w14:paraId="02EA931E" w14:textId="6C871EFE" w:rsidR="00E061FA" w:rsidRPr="001737EA" w:rsidRDefault="00E061FA" w:rsidP="0075001B">
      <w:r>
        <w:fldChar w:fldCharType="end"/>
      </w:r>
    </w:p>
    <w:sectPr w:rsidR="00E061FA" w:rsidRPr="001737E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C11E50"/>
    <w:multiLevelType w:val="multilevel"/>
    <w:tmpl w:val="488EE1C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509481E"/>
    <w:multiLevelType w:val="multilevel"/>
    <w:tmpl w:val="E3E8F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56822FE"/>
    <w:multiLevelType w:val="hybridMultilevel"/>
    <w:tmpl w:val="3A58D50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712727522">
    <w:abstractNumId w:val="0"/>
  </w:num>
  <w:num w:numId="2" w16cid:durableId="2114204433">
    <w:abstractNumId w:val="1"/>
  </w:num>
  <w:num w:numId="3" w16cid:durableId="14644999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1EA"/>
    <w:rsid w:val="00027E75"/>
    <w:rsid w:val="00030D61"/>
    <w:rsid w:val="00052E5E"/>
    <w:rsid w:val="0006067A"/>
    <w:rsid w:val="00071553"/>
    <w:rsid w:val="00092056"/>
    <w:rsid w:val="000C2429"/>
    <w:rsid w:val="000F7FB5"/>
    <w:rsid w:val="0010708F"/>
    <w:rsid w:val="00145F32"/>
    <w:rsid w:val="00155E22"/>
    <w:rsid w:val="001737EA"/>
    <w:rsid w:val="001753C3"/>
    <w:rsid w:val="001B589C"/>
    <w:rsid w:val="001C7C6F"/>
    <w:rsid w:val="001E4D7E"/>
    <w:rsid w:val="001E6441"/>
    <w:rsid w:val="001F5340"/>
    <w:rsid w:val="001F57EE"/>
    <w:rsid w:val="00202569"/>
    <w:rsid w:val="002439BA"/>
    <w:rsid w:val="00284F46"/>
    <w:rsid w:val="002A147B"/>
    <w:rsid w:val="002B7FBE"/>
    <w:rsid w:val="003040C2"/>
    <w:rsid w:val="0035231F"/>
    <w:rsid w:val="003576E5"/>
    <w:rsid w:val="003E02C3"/>
    <w:rsid w:val="003E517E"/>
    <w:rsid w:val="00441A76"/>
    <w:rsid w:val="00457349"/>
    <w:rsid w:val="004A21EA"/>
    <w:rsid w:val="004A6C37"/>
    <w:rsid w:val="004B31ED"/>
    <w:rsid w:val="004C262C"/>
    <w:rsid w:val="00534D2F"/>
    <w:rsid w:val="005361A3"/>
    <w:rsid w:val="00575F25"/>
    <w:rsid w:val="00586E11"/>
    <w:rsid w:val="005C1FE7"/>
    <w:rsid w:val="00621344"/>
    <w:rsid w:val="00624A97"/>
    <w:rsid w:val="00664300"/>
    <w:rsid w:val="00695532"/>
    <w:rsid w:val="006A7614"/>
    <w:rsid w:val="006B23A2"/>
    <w:rsid w:val="007161C9"/>
    <w:rsid w:val="0075001B"/>
    <w:rsid w:val="00754FBC"/>
    <w:rsid w:val="00757344"/>
    <w:rsid w:val="007A7E52"/>
    <w:rsid w:val="007F418D"/>
    <w:rsid w:val="008166FD"/>
    <w:rsid w:val="00822FF7"/>
    <w:rsid w:val="00874539"/>
    <w:rsid w:val="008746C1"/>
    <w:rsid w:val="00875FC5"/>
    <w:rsid w:val="0088256D"/>
    <w:rsid w:val="00883B58"/>
    <w:rsid w:val="00891D39"/>
    <w:rsid w:val="008B602F"/>
    <w:rsid w:val="008D7B1E"/>
    <w:rsid w:val="00941E5C"/>
    <w:rsid w:val="009451FA"/>
    <w:rsid w:val="009503A6"/>
    <w:rsid w:val="00956CD4"/>
    <w:rsid w:val="0096658A"/>
    <w:rsid w:val="0099607F"/>
    <w:rsid w:val="009B3270"/>
    <w:rsid w:val="009C1A32"/>
    <w:rsid w:val="009D0745"/>
    <w:rsid w:val="00A1669E"/>
    <w:rsid w:val="00A220F3"/>
    <w:rsid w:val="00A35FCD"/>
    <w:rsid w:val="00A73FB7"/>
    <w:rsid w:val="00A86F52"/>
    <w:rsid w:val="00A87A9B"/>
    <w:rsid w:val="00AA01D8"/>
    <w:rsid w:val="00AA02EC"/>
    <w:rsid w:val="00B136FE"/>
    <w:rsid w:val="00B26B7A"/>
    <w:rsid w:val="00B2711D"/>
    <w:rsid w:val="00BC6460"/>
    <w:rsid w:val="00BF0F6E"/>
    <w:rsid w:val="00C111F8"/>
    <w:rsid w:val="00C458A7"/>
    <w:rsid w:val="00C63217"/>
    <w:rsid w:val="00C73446"/>
    <w:rsid w:val="00CB25BF"/>
    <w:rsid w:val="00CB6885"/>
    <w:rsid w:val="00CC3823"/>
    <w:rsid w:val="00CC7A1E"/>
    <w:rsid w:val="00CD3E50"/>
    <w:rsid w:val="00D03880"/>
    <w:rsid w:val="00D24260"/>
    <w:rsid w:val="00D31C23"/>
    <w:rsid w:val="00D66667"/>
    <w:rsid w:val="00D9128A"/>
    <w:rsid w:val="00D91B5F"/>
    <w:rsid w:val="00DE1C9A"/>
    <w:rsid w:val="00E061FA"/>
    <w:rsid w:val="00E75B05"/>
    <w:rsid w:val="00E84FFE"/>
    <w:rsid w:val="00EF1918"/>
    <w:rsid w:val="00F00158"/>
    <w:rsid w:val="00F10FB9"/>
    <w:rsid w:val="00F40444"/>
    <w:rsid w:val="00F543BE"/>
    <w:rsid w:val="00FA24E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27F1E"/>
  <w15:docId w15:val="{DBCC0C35-1E56-45D5-8E50-792D706051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NormalWeb">
    <w:name w:val="Normal (Web)"/>
    <w:basedOn w:val="Normal"/>
    <w:uiPriority w:val="99"/>
    <w:unhideWhenUsed/>
    <w:rsid w:val="00956CD4"/>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styleId="Sterk">
    <w:name w:val="Strong"/>
    <w:basedOn w:val="Standardskriftforavsnitt"/>
    <w:uiPriority w:val="22"/>
    <w:qFormat/>
    <w:rsid w:val="00956CD4"/>
    <w:rPr>
      <w:b/>
      <w:bCs/>
    </w:rPr>
  </w:style>
  <w:style w:type="character" w:styleId="HTML-kode">
    <w:name w:val="HTML Code"/>
    <w:basedOn w:val="Standardskriftforavsnitt"/>
    <w:uiPriority w:val="99"/>
    <w:semiHidden/>
    <w:unhideWhenUsed/>
    <w:rsid w:val="00956CD4"/>
    <w:rPr>
      <w:rFonts w:ascii="Courier New" w:eastAsia="Times New Roman" w:hAnsi="Courier New" w:cs="Courier New"/>
      <w:sz w:val="20"/>
      <w:szCs w:val="20"/>
    </w:rPr>
  </w:style>
  <w:style w:type="character" w:styleId="Hyperkobling">
    <w:name w:val="Hyperlink"/>
    <w:basedOn w:val="Standardskriftforavsnitt"/>
    <w:uiPriority w:val="99"/>
    <w:unhideWhenUsed/>
    <w:rsid w:val="00956CD4"/>
    <w:rPr>
      <w:color w:val="0000FF"/>
      <w:u w:val="single"/>
    </w:rPr>
  </w:style>
  <w:style w:type="character" w:customStyle="1" w:styleId="math">
    <w:name w:val="math"/>
    <w:basedOn w:val="Standardskriftforavsnitt"/>
    <w:rsid w:val="00956CD4"/>
  </w:style>
  <w:style w:type="paragraph" w:styleId="Listeavsnitt">
    <w:name w:val="List Paragraph"/>
    <w:basedOn w:val="Normal"/>
    <w:uiPriority w:val="34"/>
    <w:qFormat/>
    <w:rsid w:val="00883B58"/>
    <w:pPr>
      <w:ind w:left="720"/>
      <w:contextualSpacing/>
    </w:pPr>
  </w:style>
  <w:style w:type="paragraph" w:styleId="Bibliografi">
    <w:name w:val="Bibliography"/>
    <w:basedOn w:val="Normal"/>
    <w:next w:val="Normal"/>
    <w:uiPriority w:val="37"/>
    <w:unhideWhenUsed/>
    <w:rsid w:val="00E061F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078378">
      <w:bodyDiv w:val="1"/>
      <w:marLeft w:val="0"/>
      <w:marRight w:val="0"/>
      <w:marTop w:val="0"/>
      <w:marBottom w:val="0"/>
      <w:divBdr>
        <w:top w:val="none" w:sz="0" w:space="0" w:color="auto"/>
        <w:left w:val="none" w:sz="0" w:space="0" w:color="auto"/>
        <w:bottom w:val="none" w:sz="0" w:space="0" w:color="auto"/>
        <w:right w:val="none" w:sz="0" w:space="0" w:color="auto"/>
      </w:divBdr>
      <w:divsChild>
        <w:div w:id="20520559">
          <w:marLeft w:val="0"/>
          <w:marRight w:val="0"/>
          <w:marTop w:val="0"/>
          <w:marBottom w:val="0"/>
          <w:divBdr>
            <w:top w:val="none" w:sz="0" w:space="0" w:color="auto"/>
            <w:left w:val="none" w:sz="0" w:space="0" w:color="auto"/>
            <w:bottom w:val="none" w:sz="0" w:space="0" w:color="auto"/>
            <w:right w:val="none" w:sz="0" w:space="0" w:color="auto"/>
          </w:divBdr>
          <w:divsChild>
            <w:div w:id="596518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324729">
      <w:bodyDiv w:val="1"/>
      <w:marLeft w:val="0"/>
      <w:marRight w:val="0"/>
      <w:marTop w:val="0"/>
      <w:marBottom w:val="0"/>
      <w:divBdr>
        <w:top w:val="none" w:sz="0" w:space="0" w:color="auto"/>
        <w:left w:val="none" w:sz="0" w:space="0" w:color="auto"/>
        <w:bottom w:val="none" w:sz="0" w:space="0" w:color="auto"/>
        <w:right w:val="none" w:sz="0" w:space="0" w:color="auto"/>
      </w:divBdr>
    </w:div>
    <w:div w:id="598294183">
      <w:bodyDiv w:val="1"/>
      <w:marLeft w:val="0"/>
      <w:marRight w:val="0"/>
      <w:marTop w:val="0"/>
      <w:marBottom w:val="0"/>
      <w:divBdr>
        <w:top w:val="none" w:sz="0" w:space="0" w:color="auto"/>
        <w:left w:val="none" w:sz="0" w:space="0" w:color="auto"/>
        <w:bottom w:val="none" w:sz="0" w:space="0" w:color="auto"/>
        <w:right w:val="none" w:sz="0" w:space="0" w:color="auto"/>
      </w:divBdr>
      <w:divsChild>
        <w:div w:id="461117673">
          <w:marLeft w:val="0"/>
          <w:marRight w:val="0"/>
          <w:marTop w:val="0"/>
          <w:marBottom w:val="0"/>
          <w:divBdr>
            <w:top w:val="none" w:sz="0" w:space="0" w:color="auto"/>
            <w:left w:val="none" w:sz="0" w:space="0" w:color="auto"/>
            <w:bottom w:val="none" w:sz="0" w:space="0" w:color="auto"/>
            <w:right w:val="none" w:sz="0" w:space="0" w:color="auto"/>
          </w:divBdr>
          <w:divsChild>
            <w:div w:id="70451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061659">
      <w:bodyDiv w:val="1"/>
      <w:marLeft w:val="0"/>
      <w:marRight w:val="0"/>
      <w:marTop w:val="0"/>
      <w:marBottom w:val="0"/>
      <w:divBdr>
        <w:top w:val="none" w:sz="0" w:space="0" w:color="auto"/>
        <w:left w:val="none" w:sz="0" w:space="0" w:color="auto"/>
        <w:bottom w:val="none" w:sz="0" w:space="0" w:color="auto"/>
        <w:right w:val="none" w:sz="0" w:space="0" w:color="auto"/>
      </w:divBdr>
    </w:div>
    <w:div w:id="907888149">
      <w:bodyDiv w:val="1"/>
      <w:marLeft w:val="0"/>
      <w:marRight w:val="0"/>
      <w:marTop w:val="0"/>
      <w:marBottom w:val="0"/>
      <w:divBdr>
        <w:top w:val="none" w:sz="0" w:space="0" w:color="auto"/>
        <w:left w:val="none" w:sz="0" w:space="0" w:color="auto"/>
        <w:bottom w:val="none" w:sz="0" w:space="0" w:color="auto"/>
        <w:right w:val="none" w:sz="0" w:space="0" w:color="auto"/>
      </w:divBdr>
      <w:divsChild>
        <w:div w:id="2115008251">
          <w:marLeft w:val="0"/>
          <w:marRight w:val="0"/>
          <w:marTop w:val="0"/>
          <w:marBottom w:val="0"/>
          <w:divBdr>
            <w:top w:val="none" w:sz="0" w:space="0" w:color="auto"/>
            <w:left w:val="none" w:sz="0" w:space="0" w:color="auto"/>
            <w:bottom w:val="none" w:sz="0" w:space="0" w:color="auto"/>
            <w:right w:val="none" w:sz="0" w:space="0" w:color="auto"/>
          </w:divBdr>
          <w:divsChild>
            <w:div w:id="141462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607125">
      <w:bodyDiv w:val="1"/>
      <w:marLeft w:val="0"/>
      <w:marRight w:val="0"/>
      <w:marTop w:val="0"/>
      <w:marBottom w:val="0"/>
      <w:divBdr>
        <w:top w:val="none" w:sz="0" w:space="0" w:color="auto"/>
        <w:left w:val="none" w:sz="0" w:space="0" w:color="auto"/>
        <w:bottom w:val="none" w:sz="0" w:space="0" w:color="auto"/>
        <w:right w:val="none" w:sz="0" w:space="0" w:color="auto"/>
      </w:divBdr>
      <w:divsChild>
        <w:div w:id="1469546200">
          <w:marLeft w:val="336"/>
          <w:marRight w:val="0"/>
          <w:marTop w:val="120"/>
          <w:marBottom w:val="312"/>
          <w:divBdr>
            <w:top w:val="none" w:sz="0" w:space="0" w:color="auto"/>
            <w:left w:val="none" w:sz="0" w:space="0" w:color="auto"/>
            <w:bottom w:val="none" w:sz="0" w:space="0" w:color="auto"/>
            <w:right w:val="none" w:sz="0" w:space="0" w:color="auto"/>
          </w:divBdr>
          <w:divsChild>
            <w:div w:id="2048068254">
              <w:marLeft w:val="0"/>
              <w:marRight w:val="0"/>
              <w:marTop w:val="0"/>
              <w:marBottom w:val="0"/>
              <w:divBdr>
                <w:top w:val="single" w:sz="6" w:space="2" w:color="C8CCD1"/>
                <w:left w:val="single" w:sz="6" w:space="2" w:color="C8CCD1"/>
                <w:bottom w:val="single" w:sz="6" w:space="2" w:color="C8CCD1"/>
                <w:right w:val="single" w:sz="6" w:space="2" w:color="C8CCD1"/>
              </w:divBdr>
              <w:divsChild>
                <w:div w:id="49965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601793">
      <w:bodyDiv w:val="1"/>
      <w:marLeft w:val="0"/>
      <w:marRight w:val="0"/>
      <w:marTop w:val="0"/>
      <w:marBottom w:val="0"/>
      <w:divBdr>
        <w:top w:val="none" w:sz="0" w:space="0" w:color="auto"/>
        <w:left w:val="none" w:sz="0" w:space="0" w:color="auto"/>
        <w:bottom w:val="none" w:sz="0" w:space="0" w:color="auto"/>
        <w:right w:val="none" w:sz="0" w:space="0" w:color="auto"/>
      </w:divBdr>
    </w:div>
    <w:div w:id="2014066048">
      <w:bodyDiv w:val="1"/>
      <w:marLeft w:val="0"/>
      <w:marRight w:val="0"/>
      <w:marTop w:val="0"/>
      <w:marBottom w:val="0"/>
      <w:divBdr>
        <w:top w:val="none" w:sz="0" w:space="0" w:color="auto"/>
        <w:left w:val="none" w:sz="0" w:space="0" w:color="auto"/>
        <w:bottom w:val="none" w:sz="0" w:space="0" w:color="auto"/>
        <w:right w:val="none" w:sz="0" w:space="0" w:color="auto"/>
      </w:divBdr>
      <w:divsChild>
        <w:div w:id="957679345">
          <w:marLeft w:val="0"/>
          <w:marRight w:val="0"/>
          <w:marTop w:val="0"/>
          <w:marBottom w:val="240"/>
          <w:divBdr>
            <w:top w:val="none" w:sz="0" w:space="0" w:color="auto"/>
            <w:left w:val="none" w:sz="0" w:space="0" w:color="auto"/>
            <w:bottom w:val="none" w:sz="0" w:space="0" w:color="auto"/>
            <w:right w:val="none" w:sz="0" w:space="0" w:color="auto"/>
          </w:divBdr>
        </w:div>
        <w:div w:id="1613590454">
          <w:marLeft w:val="0"/>
          <w:marRight w:val="0"/>
          <w:marTop w:val="0"/>
          <w:marBottom w:val="240"/>
          <w:divBdr>
            <w:top w:val="none" w:sz="0" w:space="0" w:color="auto"/>
            <w:left w:val="none" w:sz="0" w:space="0" w:color="auto"/>
            <w:bottom w:val="none" w:sz="0" w:space="0" w:color="auto"/>
            <w:right w:val="none" w:sz="0" w:space="0" w:color="auto"/>
          </w:divBdr>
        </w:div>
        <w:div w:id="1233387893">
          <w:marLeft w:val="0"/>
          <w:marRight w:val="0"/>
          <w:marTop w:val="0"/>
          <w:marBottom w:val="24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idunn.no/doi/full/10.18261/issn.1504-2944-2019-03-03" TargetMode="External"/><Relationship Id="rId13" Type="http://schemas.openxmlformats.org/officeDocument/2006/relationships/hyperlink" Target="https://www.idunn.no/doi/full/10.18261/issn.1504-2944-2019-03-03" TargetMode="External"/><Relationship Id="rId18" Type="http://schemas.openxmlformats.org/officeDocument/2006/relationships/hyperlink" Target="https://no.wikipedia.org/wiki/Paripolitikk" TargetMode="External"/><Relationship Id="rId26" Type="http://schemas.openxmlformats.org/officeDocument/2006/relationships/hyperlink" Target="https://no.wikipedia.org/wiki/Paripolitikk" TargetMode="External"/><Relationship Id="rId3" Type="http://schemas.openxmlformats.org/officeDocument/2006/relationships/settings" Target="settings.xml"/><Relationship Id="rId21" Type="http://schemas.openxmlformats.org/officeDocument/2006/relationships/hyperlink" Target="https://no.wikipedia.org/wiki/Konkurs" TargetMode="External"/><Relationship Id="rId7" Type="http://schemas.openxmlformats.org/officeDocument/2006/relationships/hyperlink" Target="https://www.idunn.no/doi/full/10.18261/issn.1504-2944-2019-03-03" TargetMode="External"/><Relationship Id="rId12" Type="http://schemas.openxmlformats.org/officeDocument/2006/relationships/hyperlink" Target="https://www.idunn.no/doi/full/10.18261/issn.1504-2944-2019-03-03" TargetMode="External"/><Relationship Id="rId17" Type="http://schemas.openxmlformats.org/officeDocument/2006/relationships/hyperlink" Target="https://no.wikipedia.org/wiki/Paripolitikk" TargetMode="External"/><Relationship Id="rId25" Type="http://schemas.openxmlformats.org/officeDocument/2006/relationships/hyperlink" Target="https://no.wikipedia.org/wiki/Paripolitikk" TargetMode="External"/><Relationship Id="rId2" Type="http://schemas.openxmlformats.org/officeDocument/2006/relationships/styles" Target="styles.xml"/><Relationship Id="rId16" Type="http://schemas.openxmlformats.org/officeDocument/2006/relationships/hyperlink" Target="https://www.idunn.no/doi/full/10.18261/issn.1504-2944-2019-03-03" TargetMode="External"/><Relationship Id="rId20" Type="http://schemas.openxmlformats.org/officeDocument/2006/relationships/hyperlink" Target="https://no.wikipedia.org/wiki/Dollar"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www.idunn.no/doi/full/10.18261/issn.1504-2944-2019-03-03" TargetMode="External"/><Relationship Id="rId24" Type="http://schemas.openxmlformats.org/officeDocument/2006/relationships/hyperlink" Target="https://no.wikipedia.org/wiki/Stortingsvalget_1927" TargetMode="External"/><Relationship Id="rId5" Type="http://schemas.openxmlformats.org/officeDocument/2006/relationships/hyperlink" Target="https://ars.els-cdn.com/content/image/1-s2.0-S0047272720300608-mmc1.pdf" TargetMode="External"/><Relationship Id="rId15" Type="http://schemas.openxmlformats.org/officeDocument/2006/relationships/hyperlink" Target="https://www.idunn.no/doi/full/10.18261/issn.1504-2944-2019-03-03" TargetMode="External"/><Relationship Id="rId23" Type="http://schemas.openxmlformats.org/officeDocument/2006/relationships/hyperlink" Target="https://no.wikipedia.org/wiki/Arbeiderpartiet" TargetMode="External"/><Relationship Id="rId28" Type="http://schemas.openxmlformats.org/officeDocument/2006/relationships/fontTable" Target="fontTable.xml"/><Relationship Id="rId10" Type="http://schemas.openxmlformats.org/officeDocument/2006/relationships/hyperlink" Target="https://www.idunn.no/doi/full/10.18261/issn.1504-2944-2019-03-03" TargetMode="External"/><Relationship Id="rId19" Type="http://schemas.openxmlformats.org/officeDocument/2006/relationships/hyperlink" Target="https://no.wikipedia.org/wiki/Paripolitikk" TargetMode="External"/><Relationship Id="rId4" Type="http://schemas.openxmlformats.org/officeDocument/2006/relationships/webSettings" Target="webSettings.xml"/><Relationship Id="rId9" Type="http://schemas.openxmlformats.org/officeDocument/2006/relationships/hyperlink" Target="https://www.idunn.no/doi/full/10.18261/issn.1504-2944-2019-03-03" TargetMode="External"/><Relationship Id="rId14" Type="http://schemas.openxmlformats.org/officeDocument/2006/relationships/hyperlink" Target="https://www.idunn.no/doi/full/10.18261/issn.1504-2944-2019-03-03" TargetMode="External"/><Relationship Id="rId22" Type="http://schemas.openxmlformats.org/officeDocument/2006/relationships/hyperlink" Target="https://no.wikipedia.org/wiki/Arbeidsledighet" TargetMode="External"/><Relationship Id="rId27" Type="http://schemas.openxmlformats.org/officeDocument/2006/relationships/hyperlink" Target="https://no.wikipedia.org/wiki/Nicolai_Rygg"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03</TotalTime>
  <Pages>14</Pages>
  <Words>5435</Words>
  <Characters>28806</Characters>
  <Application>Microsoft Office Word</Application>
  <DocSecurity>0</DocSecurity>
  <Lines>240</Lines>
  <Paragraphs>6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nar Ness</dc:creator>
  <cp:keywords/>
  <dc:description/>
  <cp:lastModifiedBy>Einar Ness</cp:lastModifiedBy>
  <cp:revision>10</cp:revision>
  <dcterms:created xsi:type="dcterms:W3CDTF">2022-12-05T18:04:00Z</dcterms:created>
  <dcterms:modified xsi:type="dcterms:W3CDTF">2022-12-09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yzyKoq7"/&gt;&lt;style id="http://www.zotero.org/styles/apa" locale="nb-NO"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